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62872" w:rsidRDefault="00762872" w:rsidP="00762872">
      <w:pPr>
        <w:pStyle w:val="Heading1"/>
      </w:pPr>
      <w:bookmarkStart w:id="0" w:name="_GoBack"/>
      <w:bookmarkEnd w:id="0"/>
      <w:r>
        <w:t xml:space="preserve">Supplementary </w:t>
      </w:r>
      <w:r w:rsidR="00BE4319">
        <w:t>Material</w:t>
      </w:r>
    </w:p>
    <w:p w:rsidR="00BE4319" w:rsidRDefault="00BE4319" w:rsidP="00BE4319"/>
    <w:p w:rsidR="00BE4319" w:rsidRPr="00BE4319" w:rsidRDefault="00BE4319" w:rsidP="00BE4319">
      <w:r>
        <w:t xml:space="preserve">The </w:t>
      </w:r>
      <w:r w:rsidRPr="00BE4319">
        <w:rPr>
          <w:sz w:val="24"/>
        </w:rPr>
        <w:t>following</w:t>
      </w:r>
      <w:r>
        <w:t xml:space="preserve"> data tables group individual studies examining strategies to address pelvic internal organ motion with a suggested level of evidence and grade recommendation. A reference list for these individual studies is included. </w:t>
      </w:r>
    </w:p>
    <w:p w:rsidR="00753B51" w:rsidRDefault="00652BE3" w:rsidP="00762872">
      <w:pPr>
        <w:pStyle w:val="Heading2"/>
      </w:pPr>
      <w:r>
        <w:t>Diet/</w:t>
      </w:r>
      <w:r w:rsidRPr="00762872">
        <w:t>laxativ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8B4576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 w:rsidP="00BE4319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 xml:space="preserve">Suggested grade </w:t>
            </w:r>
            <w:r w:rsidR="00BE4319">
              <w:rPr>
                <w:rFonts w:ascii="Calibri" w:hAnsi="Calibri" w:cs="Calibri"/>
                <w:color w:val="000000"/>
                <w:u w:val="single"/>
              </w:rPr>
              <w:t>recommendation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ips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MaXBzPC9BdXRob3I+PFllYXI+MjAxMjwvWWVhcj48UmVj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MaXBzPC9BdXRob3I+PFllYXI+MjAxMjwvWWVhcj48UmVj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et + laxative v</w:t>
            </w:r>
            <w:r w:rsidR="00762872">
              <w:rPr>
                <w:rFonts w:ascii="Calibri" w:hAnsi="Calibri" w:cs="Calibri"/>
                <w:color w:val="000000"/>
              </w:rPr>
              <w:t>ersu</w:t>
            </w:r>
            <w:r>
              <w:rPr>
                <w:rFonts w:ascii="Calibri" w:hAnsi="Calibri" w:cs="Calibri"/>
                <w:color w:val="000000"/>
              </w:rPr>
              <w:t>s</w:t>
            </w:r>
            <w:r w:rsidR="00762872">
              <w:rPr>
                <w:rFonts w:ascii="Calibri" w:hAnsi="Calibri" w:cs="Calibri"/>
                <w:color w:val="000000"/>
              </w:rPr>
              <w:t xml:space="preserve"> (</w:t>
            </w:r>
            <w:proofErr w:type="spellStart"/>
            <w:r w:rsidR="00762872">
              <w:rPr>
                <w:rFonts w:ascii="Calibri" w:hAnsi="Calibri" w:cs="Calibri"/>
                <w:color w:val="000000"/>
              </w:rPr>
              <w:t>vs</w:t>
            </w:r>
            <w:proofErr w:type="spellEnd"/>
            <w:r w:rsidR="00762872">
              <w:rPr>
                <w:rFonts w:ascii="Calibri" w:hAnsi="Calibri" w:cs="Calibri"/>
                <w:color w:val="000000"/>
              </w:rPr>
              <w:t>)</w:t>
            </w:r>
            <w:r>
              <w:rPr>
                <w:rFonts w:ascii="Calibri" w:hAnsi="Calibri" w:cs="Calibri"/>
                <w:color w:val="000000"/>
              </w:rPr>
              <w:t xml:space="preserve"> diet plus placebo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6+46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Magnesium oxide did not reduce </w:t>
            </w:r>
            <w:r w:rsidR="00E94A17">
              <w:rPr>
                <w:rFonts w:ascii="Calibri" w:hAnsi="Calibri" w:cs="Calibri"/>
                <w:color w:val="000000"/>
              </w:rPr>
              <w:t>intra-fraction</w:t>
            </w:r>
            <w:r>
              <w:rPr>
                <w:rFonts w:ascii="Calibri" w:hAnsi="Calibri" w:cs="Calibri"/>
                <w:color w:val="000000"/>
              </w:rPr>
              <w:t xml:space="preserve"> prostatic mo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mitsmans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Smitsmans&lt;/Author&gt;&lt;Year&gt;2008&lt;/Year&gt;&lt;RecNum&gt;269&lt;/RecNum&gt;&lt;DisplayText&gt;[2]&lt;/DisplayText&gt;&lt;record&gt;&lt;rec-number&gt;269&lt;/rec-number&gt;&lt;foreign-keys&gt;&lt;key app="EN" db-id="pzsepfxw9t9evjepvpdpw99yxpzxve59sp9d" timestamp="1541685301"&gt;269&lt;/key&gt;&lt;/foreign-keys&gt;&lt;ref-type name="Journal Article"&gt;17&lt;/ref-type&gt;&lt;contributors&gt;&lt;authors&gt;&lt;author&gt;Smitsmans, M. H.&lt;/author&gt;&lt;author&gt;Pos, F. J.&lt;/author&gt;&lt;author&gt;de Bois, J.&lt;/author&gt;&lt;author&gt;Heemsbergen, W. D.&lt;/author&gt;&lt;author&gt;Sonke, J. J.&lt;/author&gt;&lt;author&gt;Lebesque, J. V.&lt;/author&gt;&lt;author&gt;van Herk, M.&lt;/author&gt;&lt;/authors&gt;&lt;/contributors&gt;&lt;auth-address&gt;Department of Radiation Oncology, The Netherlands Cancer Institute-Antoni van Leeuwenhoek Hospital, Amsterdam, The Netherlands. m.smithsmans@nki.nl&lt;/auth-address&gt;&lt;titles&gt;&lt;title&gt;The influence of a dietary protocol on cone beam CT-guided radiotherapy for prostate cancer patients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1279-86&lt;/pages&gt;&lt;volume&gt;71&lt;/volume&gt;&lt;number&gt;4&lt;/number&gt;&lt;edition&gt;2008/06/24&lt;/edition&gt;&lt;keywords&gt;&lt;keyword&gt;*Diet&lt;/keyword&gt;&lt;keyword&gt;Humans&lt;/keyword&gt;&lt;keyword&gt;Male&lt;/keyword&gt;&lt;keyword&gt;Prostatic Neoplasms/*diagnostic imaging/*radiotherapy&lt;/keyword&gt;&lt;keyword&gt;Radiographic Image Enhancement/*methods&lt;/keyword&gt;&lt;keyword&gt;Radiotherapy, Computer-Assisted/*methods&lt;/keyword&gt;&lt;/keywords&gt;&lt;dates&gt;&lt;year&gt;2008&lt;/year&gt;&lt;pub-dates&gt;&lt;date&gt;Jul 15&lt;/date&gt;&lt;/pub-dates&gt;&lt;/dates&gt;&lt;isbn&gt;0360-3016 (Print)&amp;#xD;0360-3016&lt;/isbn&gt;&lt;accession-num&gt;18572088&lt;/accession-num&gt;&lt;urls&gt;&lt;/urls&gt;&lt;electronic-resource-num&gt;10.1016/j.ijrobp.2008.03.036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Diet + laxative </w:t>
            </w:r>
            <w:proofErr w:type="spellStart"/>
            <w:r>
              <w:rPr>
                <w:rFonts w:ascii="Calibri" w:hAnsi="Calibri" w:cs="Calibri"/>
                <w:color w:val="000000"/>
              </w:rPr>
              <w:t>v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non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3+26</w:t>
            </w:r>
          </w:p>
        </w:tc>
        <w:tc>
          <w:tcPr>
            <w:tcW w:w="1772" w:type="dxa"/>
            <w:vAlign w:val="bottom"/>
          </w:tcPr>
          <w:p w:rsidR="00652BE3" w:rsidRDefault="00652BE3" w:rsidP="00762872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Prospective </w:t>
            </w:r>
            <w:proofErr w:type="spellStart"/>
            <w:r w:rsidR="00762872">
              <w:rPr>
                <w:rFonts w:ascii="Calibri" w:hAnsi="Calibri" w:cs="Calibri"/>
                <w:color w:val="000000"/>
              </w:rPr>
              <w:t>v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ret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duction in rectal faeces and moving gas with dietary protocol/laxativ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Oates</w:t>
            </w:r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Oates&lt;/Author&gt;&lt;Year&gt;2014&lt;/Year&gt;&lt;RecNum&gt;275&lt;/RecNum&gt;&lt;DisplayText&gt;[3]&lt;/DisplayText&gt;&lt;record&gt;&lt;rec-number&gt;275&lt;/rec-number&gt;&lt;foreign-keys&gt;&lt;key app="EN" db-id="pzsepfxw9t9evjepvpdpw99yxpzxve59sp9d" timestamp="1541686381"&gt;275&lt;/key&gt;&lt;/foreign-keys&gt;&lt;ref-type name="Journal Article"&gt;17&lt;/ref-type&gt;&lt;contributors&gt;&lt;authors&gt;&lt;author&gt;Oates, R. W.&lt;/author&gt;&lt;author&gt;Schneider, M. E.&lt;/author&gt;&lt;author&gt;Lim Joon, M.&lt;/author&gt;&lt;author&gt;McPhee, N. J.&lt;/author&gt;&lt;author&gt;Jones, D. K.&lt;/author&gt;&lt;author&gt;Foroudi, F.&lt;/author&gt;&lt;author&gt;Collins, M.&lt;/author&gt;&lt;author&gt;Kron, T.&lt;/author&gt;&lt;/authors&gt;&lt;/contributors&gt;&lt;auth-address&gt;Radiation Therapy Services, Peter MacCallum Cancer Centre , Bendigo , Australia.&lt;/auth-address&gt;&lt;titles&gt;&lt;title&gt;A randomised study of a diet intervention to maintain consistent rectal volume for patients receiving radical radiotherapy to the prostate&lt;/title&gt;&lt;secondary-title&gt;Acta Oncol&lt;/secondary-title&gt;&lt;alt-title&gt;Acta oncologica (Stockholm, Sweden)&lt;/alt-title&gt;&lt;/titles&gt;&lt;periodical&gt;&lt;full-title&gt;Acta Oncol&lt;/full-title&gt;&lt;/periodical&gt;&lt;pages&gt;569-71&lt;/pages&gt;&lt;volume&gt;53&lt;/volume&gt;&lt;number&gt;4&lt;/number&gt;&lt;edition&gt;2013/11/19&lt;/edition&gt;&lt;keywords&gt;&lt;keyword&gt;Aged&lt;/keyword&gt;&lt;keyword&gt;Combined Modality Therapy&lt;/keyword&gt;&lt;keyword&gt;*Diet&lt;/keyword&gt;&lt;keyword&gt;Feasibility Studies&lt;/keyword&gt;&lt;keyword&gt;Follow-Up Studies&lt;/keyword&gt;&lt;keyword&gt;Humans&lt;/keyword&gt;&lt;keyword&gt;Male&lt;/keyword&gt;&lt;keyword&gt;Neoplasm Staging&lt;/keyword&gt;&lt;keyword&gt;Pilot Projects&lt;/keyword&gt;&lt;keyword&gt;Prognosis&lt;/keyword&gt;&lt;keyword&gt;Prostatic Neoplasms/*diet therapy/pathology/*radiotherapy&lt;/keyword&gt;&lt;keyword&gt;Radiotherapy Planning, Computer-Assisted&lt;/keyword&gt;&lt;keyword&gt;*Radiotherapy, Conformal&lt;/keyword&gt;&lt;keyword&gt;Rectum/*pathology/radiation effects&lt;/keyword&gt;&lt;/keywords&gt;&lt;dates&gt;&lt;year&gt;2014&lt;/year&gt;&lt;pub-dates&gt;&lt;date&gt;Apr&lt;/date&gt;&lt;/pub-dates&gt;&lt;/dates&gt;&lt;isbn&gt;0284-186x&lt;/isbn&gt;&lt;accession-num&gt;24237391&lt;/accession-num&gt;&lt;urls&gt;&lt;/urls&gt;&lt;electronic-resource-num&gt;10.3109/0284186x.2013.854927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3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Diet + laxative </w:t>
            </w:r>
            <w:proofErr w:type="spellStart"/>
            <w:r>
              <w:rPr>
                <w:rFonts w:ascii="Calibri" w:hAnsi="Calibri" w:cs="Calibri"/>
                <w:color w:val="000000"/>
              </w:rPr>
              <w:t>v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non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5+15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Trend to improved consistency of rectal volume with diet/laxativ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Nichol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OaWNob2w8L0F1dGhvcj48WWVhcj4yMDEwPC9ZZWFyPjxS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OaWNob2w8L0F1dGhvcj48WWVhcj4yMDEwPC9ZZWFyPjxS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4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Diet + laxative </w:t>
            </w:r>
            <w:proofErr w:type="spellStart"/>
            <w:r>
              <w:rPr>
                <w:rFonts w:ascii="Calibri" w:hAnsi="Calibri" w:cs="Calibri"/>
                <w:color w:val="000000"/>
              </w:rPr>
              <w:t>v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non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2+42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rospective cohort</w:t>
            </w:r>
          </w:p>
        </w:tc>
        <w:tc>
          <w:tcPr>
            <w:tcW w:w="1772" w:type="dxa"/>
            <w:vAlign w:val="bottom"/>
          </w:tcPr>
          <w:p w:rsidR="00652BE3" w:rsidRDefault="00E94A1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nti-flatulent</w:t>
            </w:r>
            <w:r w:rsidR="00652BE3">
              <w:rPr>
                <w:rFonts w:ascii="Calibri" w:hAnsi="Calibri" w:cs="Calibri"/>
                <w:color w:val="000000"/>
              </w:rPr>
              <w:t xml:space="preserve"> diet/milk of magnesia did not reduce rectal volume/</w:t>
            </w:r>
            <w:r>
              <w:rPr>
                <w:rFonts w:ascii="Calibri" w:hAnsi="Calibri" w:cs="Calibri"/>
                <w:color w:val="000000"/>
              </w:rPr>
              <w:t>intra-</w:t>
            </w:r>
            <w:r>
              <w:rPr>
                <w:rFonts w:ascii="Calibri" w:hAnsi="Calibri" w:cs="Calibri"/>
                <w:color w:val="000000"/>
              </w:rPr>
              <w:lastRenderedPageBreak/>
              <w:t>fraction</w:t>
            </w:r>
            <w:r w:rsidR="00652BE3">
              <w:rPr>
                <w:rFonts w:ascii="Calibri" w:hAnsi="Calibri" w:cs="Calibri"/>
                <w:color w:val="000000"/>
              </w:rPr>
              <w:t xml:space="preserve"> prostatic mo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Darud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Darud&lt;/Author&gt;&lt;Year&gt;2010&lt;/Year&gt;&lt;RecNum&gt;272&lt;/RecNum&gt;&lt;DisplayText&gt;[5]&lt;/DisplayText&gt;&lt;record&gt;&lt;rec-number&gt;272&lt;/rec-number&gt;&lt;foreign-keys&gt;&lt;key app="EN" db-id="pzsepfxw9t9evjepvpdpw99yxpzxve59sp9d" timestamp="1541686136"&gt;272&lt;/key&gt;&lt;/foreign-keys&gt;&lt;ref-type name="Journal Article"&gt;17&lt;/ref-type&gt;&lt;contributors&gt;&lt;authors&gt;&lt;author&gt;Darud, M., Giddings, A., Keyes, M., McGahan, C., Tyldesely, S.,&lt;/author&gt;&lt;/authors&gt;&lt;/contributors&gt;&lt;titles&gt;&lt;title&gt;Evaluation of a Protocol to Reduce Rectal Volume and Prostate Motion for&amp;#xD;External Beam Radiation Therapy of the Prostate&lt;/title&gt;&lt;secondary-title&gt;Journal of Medical Imaging and Radiation Sciences&lt;/secondary-title&gt;&lt;/titles&gt;&lt;periodical&gt;&lt;full-title&gt;Journal of Medical Imaging and Radiation Sciences&lt;/full-title&gt;&lt;/periodical&gt;&lt;pages&gt;12-19&lt;/pages&gt;&lt;volume&gt;41&lt;/volume&gt;&lt;section&gt;12&lt;/section&gt;&lt;dates&gt;&lt;year&gt;2010&lt;/year&gt;&lt;/dates&gt;&lt;urls&gt;&lt;/urls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5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Diet + laxative </w:t>
            </w:r>
            <w:proofErr w:type="spellStart"/>
            <w:r>
              <w:rPr>
                <w:rFonts w:ascii="Calibri" w:hAnsi="Calibri" w:cs="Calibri"/>
                <w:color w:val="000000"/>
              </w:rPr>
              <w:t>v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non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7+15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Diet/laxative did not reduce variation in </w:t>
            </w:r>
            <w:r w:rsidR="00E94A17">
              <w:rPr>
                <w:rFonts w:ascii="Calibri" w:hAnsi="Calibri" w:cs="Calibri"/>
                <w:color w:val="000000"/>
              </w:rPr>
              <w:t>inter-fraction</w:t>
            </w:r>
            <w:r>
              <w:rPr>
                <w:rFonts w:ascii="Calibri" w:hAnsi="Calibri" w:cs="Calibri"/>
                <w:color w:val="000000"/>
              </w:rPr>
              <w:t xml:space="preserve"> prostate posi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illie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Stillie&lt;/Author&gt;&lt;Year&gt;2009&lt;/Year&gt;&lt;RecNum&gt;335&lt;/RecNum&gt;&lt;DisplayText&gt;[6]&lt;/DisplayText&gt;&lt;record&gt;&lt;rec-number&gt;335&lt;/rec-number&gt;&lt;foreign-keys&gt;&lt;key app="EN" db-id="pzsepfxw9t9evjepvpdpw99yxpzxve59sp9d" timestamp="1549975316"&gt;335&lt;/key&gt;&lt;/foreign-keys&gt;&lt;ref-type name="Journal Article"&gt;17&lt;/ref-type&gt;&lt;contributors&gt;&lt;authors&gt;&lt;author&gt;Stillie, A. L.&lt;/author&gt;&lt;author&gt;Kron, T.&lt;/author&gt;&lt;author&gt;Fox, C.&lt;/author&gt;&lt;author&gt;Herschtal, A.&lt;/author&gt;&lt;author&gt;Haworth, A.&lt;/author&gt;&lt;author&gt;Thompson, A.&lt;/author&gt;&lt;author&gt;Owen, R.&lt;/author&gt;&lt;author&gt;Tai, K. H.&lt;/author&gt;&lt;author&gt;Duchesne, G.&lt;/author&gt;&lt;author&gt;Foroudi, F.&lt;/author&gt;&lt;/authors&gt;&lt;/contributors&gt;&lt;auth-address&gt;Department of Radiation Oncology, Peter MacCallum Cancer Centre, Melbourne, Australia.&lt;/auth-address&gt;&lt;titles&gt;&lt;title&gt;Rectal filling at planning does not predict stability of the prostate gland during a course of radical radiotherapy if patients with large rectal filling are re-imaged&lt;/title&gt;&lt;secondary-title&gt;Clin Oncol (R Coll Radiol)&lt;/secondary-title&gt;&lt;alt-title&gt;Clinical oncology (Royal College of Radiologists (Great Britain))&lt;/alt-title&gt;&lt;/titles&gt;&lt;periodical&gt;&lt;full-title&gt;Clin Oncol (R Coll Radiol)&lt;/full-title&gt;&lt;/periodical&gt;&lt;pages&gt;760-7&lt;/pages&gt;&lt;volume&gt;21&lt;/volume&gt;&lt;number&gt;10&lt;/number&gt;&lt;edition&gt;2009/10/07&lt;/edition&gt;&lt;keywords&gt;&lt;keyword&gt;Adenocarcinoma/diagnostic imaging/*radiotherapy&lt;/keyword&gt;&lt;keyword&gt;Aged&lt;/keyword&gt;&lt;keyword&gt;Aged, 80 and over&lt;/keyword&gt;&lt;keyword&gt;Humans&lt;/keyword&gt;&lt;keyword&gt;Male&lt;/keyword&gt;&lt;keyword&gt;Middle Aged&lt;/keyword&gt;&lt;keyword&gt;Prostatic Neoplasms/diagnostic imaging/*radiotherapy&lt;/keyword&gt;&lt;keyword&gt;Radiotherapy, Conformal/*methods&lt;/keyword&gt;&lt;keyword&gt;Rectum&lt;/keyword&gt;&lt;keyword&gt;Tomography, X-Ray Computed&lt;/keyword&gt;&lt;/keywords&gt;&lt;dates&gt;&lt;year&gt;2009&lt;/year&gt;&lt;pub-dates&gt;&lt;date&gt;Dec&lt;/date&gt;&lt;/pub-dates&gt;&lt;/dates&gt;&lt;isbn&gt;0936-6555&lt;/isbn&gt;&lt;accession-num&gt;19804961&lt;/accession-num&gt;&lt;urls&gt;&lt;/urls&gt;&lt;electronic-resource-num&gt;10.1016/j.clon.2009.09.001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6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axative (rescan if distended rectum)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89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No relationship between rectal distension at planning and prostatic inter/</w:t>
            </w:r>
            <w:r w:rsidR="00E94A17">
              <w:rPr>
                <w:rFonts w:ascii="Calibri" w:hAnsi="Calibri" w:cs="Calibri"/>
                <w:color w:val="000000"/>
              </w:rPr>
              <w:t>intra-fraction</w:t>
            </w:r>
            <w:r>
              <w:rPr>
                <w:rFonts w:ascii="Calibri" w:hAnsi="Calibri" w:cs="Calibri"/>
                <w:color w:val="000000"/>
              </w:rPr>
              <w:t xml:space="preserve"> motion if rescanned for distended rectum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8B4576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McNair</w:t>
            </w:r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McNair&lt;/Author&gt;&lt;Year&gt;2011&lt;/Year&gt;&lt;RecNum&gt;274&lt;/RecNum&gt;&lt;DisplayText&gt;[7]&lt;/DisplayText&gt;&lt;record&gt;&lt;rec-number&gt;274&lt;/rec-number&gt;&lt;foreign-keys&gt;&lt;key app="EN" db-id="pzsepfxw9t9evjepvpdpw99yxpzxve59sp9d" timestamp="1541686279"&gt;274&lt;/key&gt;&lt;/foreign-keys&gt;&lt;ref-type name="Journal Article"&gt;17&lt;/ref-type&gt;&lt;contributors&gt;&lt;authors&gt;&lt;author&gt;McNair, H. A.&lt;/author&gt;&lt;author&gt;Wedlake, L.&lt;/author&gt;&lt;author&gt;McVey, G. P.&lt;/author&gt;&lt;author&gt;Thomas, K.&lt;/author&gt;&lt;author&gt;Andreyev, J.&lt;/author&gt;&lt;author&gt;Dearnaley, D. P.&lt;/author&gt;&lt;/authors&gt;&lt;/contributors&gt;&lt;auth-address&gt;Department of Radiotherapy, Royal Marsden NHS Foundation Trust and Institute of Cancer Research, Sutton, UK. Helen.McNair@rmh.nhs.uk&lt;/auth-address&gt;&lt;titles&gt;&lt;title&gt;Can diet combined with treatment scheduling achieve consistency of rectal filling in patients receiving radiotherapy to the prostate?&lt;/title&gt;&lt;secondary-title&gt;Radiother Oncol&lt;/secondary-title&gt;&lt;alt-title&gt;Radiotherapy and oncology : journal of the European Society for Therapeutic Radiology and Oncology&lt;/alt-title&gt;&lt;/titles&gt;&lt;periodical&gt;&lt;full-title&gt;Radiother Oncol&lt;/full-title&gt;&lt;/periodical&gt;&lt;pages&gt;471-8&lt;/pages&gt;&lt;volume&gt;101&lt;/volume&gt;&lt;number&gt;3&lt;/number&gt;&lt;edition&gt;2011/09/10&lt;/edition&gt;&lt;keywords&gt;&lt;keyword&gt;Aged&lt;/keyword&gt;&lt;keyword&gt;Aged, 80 and over&lt;/keyword&gt;&lt;keyword&gt;Diet&lt;/keyword&gt;&lt;keyword&gt;Humans&lt;/keyword&gt;&lt;keyword&gt;Male&lt;/keyword&gt;&lt;keyword&gt;Middle Aged&lt;/keyword&gt;&lt;keyword&gt;Patient Compliance&lt;/keyword&gt;&lt;keyword&gt;Pilot Projects&lt;/keyword&gt;&lt;keyword&gt;Prostatic Neoplasms/pathology/physiopathology/*radiotherapy&lt;/keyword&gt;&lt;keyword&gt;Rectum/physiopathology&lt;/keyword&gt;&lt;/keywords&gt;&lt;dates&gt;&lt;year&gt;2011&lt;/year&gt;&lt;pub-dates&gt;&lt;date&gt;Dec&lt;/date&gt;&lt;/pub-dates&gt;&lt;/dates&gt;&lt;isbn&gt;0167-8140&lt;/isbn&gt;&lt;accession-num&gt;21903283&lt;/accession-num&gt;&lt;urls&gt;&lt;/urls&gt;&lt;electronic-resource-num&gt;10.1016/j.radonc.2011.08.003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7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e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2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No improvement in consistency of rectal filling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>Anti-foaming medic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Madsen</w:t>
            </w:r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Madsen&lt;/Author&gt;&lt;Year&gt;2003&lt;/Year&gt;&lt;RecNum&gt;295&lt;/RecNum&gt;&lt;DisplayText&gt;[8]&lt;/DisplayText&gt;&lt;record&gt;&lt;rec-number&gt;295&lt;/rec-number&gt;&lt;foreign-keys&gt;&lt;key app="EN" db-id="pzsepfxw9t9evjepvpdpw99yxpzxve59sp9d" timestamp="1542286066"&gt;295&lt;/key&gt;&lt;/foreign-keys&gt;&lt;ref-type name="Journal Article"&gt;17&lt;/ref-type&gt;&lt;contributors&gt;&lt;authors&gt;&lt;author&gt;Madsen, B. L.&lt;/author&gt;&lt;author&gt;Hsi, R. A.&lt;/author&gt;&lt;author&gt;Pham, H. T.&lt;/author&gt;&lt;author&gt;Presser, J.&lt;/author&gt;&lt;author&gt;Esagui, L.&lt;/author&gt;&lt;author&gt;Corman, J.&lt;/author&gt;&lt;author&gt;Myers, L.&lt;/author&gt;&lt;author&gt;Jones, D.&lt;/author&gt;&lt;/authors&gt;&lt;/contributors&gt;&lt;auth-address&gt;Section of Radiation Oncology, Virginia Mason Medical Center, Seattle, WA, USA. ronblm@vmmc.org&lt;/auth-address&gt;&lt;titles&gt;&lt;title&gt;Intrafractional stability of the prostate using a stereotactic radiotherapy technique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1285-91&lt;/pages&gt;&lt;volume&gt;57&lt;/volume&gt;&lt;number&gt;5&lt;/number&gt;&lt;edition&gt;2003/11/25&lt;/edition&gt;&lt;keywords&gt;&lt;keyword&gt;Computer Simulation&lt;/keyword&gt;&lt;keyword&gt;Humans&lt;/keyword&gt;&lt;keyword&gt;Male&lt;/keyword&gt;&lt;keyword&gt;*Movement&lt;/keyword&gt;&lt;keyword&gt;Pilot Projects&lt;/keyword&gt;&lt;keyword&gt;*Prostate/diagnostic imaging&lt;/keyword&gt;&lt;keyword&gt;Prostatic Neoplasms/diagnostic imaging/*radiotherapy&lt;/keyword&gt;&lt;keyword&gt;Radiography&lt;/keyword&gt;&lt;keyword&gt;Radiotherapy Planning, Computer-Assisted&lt;/keyword&gt;&lt;keyword&gt;Stereotaxic Techniques&lt;/keyword&gt;&lt;/keywords&gt;&lt;dates&gt;&lt;year&gt;2003&lt;/year&gt;&lt;pub-dates&gt;&lt;date&gt;Dec 1&lt;/date&gt;&lt;/pub-dates&gt;&lt;/dates&gt;&lt;isbn&gt;0360-3016 (Print)&amp;#xD;0360-3016&lt;/isbn&gt;&lt;accession-num&gt;14630263&lt;/accession-num&gt;&lt;urls&gt;&lt;/urls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8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imeticone</w:t>
            </w:r>
            <w:proofErr w:type="spellEnd"/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7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hase 1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Use of rectal catheter to remove gas confounded potential benefit from </w:t>
            </w:r>
            <w:proofErr w:type="spellStart"/>
            <w:r>
              <w:rPr>
                <w:rFonts w:ascii="Calibri" w:hAnsi="Calibri" w:cs="Calibri"/>
                <w:color w:val="000000"/>
              </w:rPr>
              <w:t>simeticone</w:t>
            </w:r>
            <w:proofErr w:type="spellEnd"/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lastRenderedPageBreak/>
        <w:t>Probio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Ki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TwvQXV0aG9yPjxZZWFyPjIwMTM8L1llYXI+PFJlY051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TwvQXV0aG9yPjxZZWFyPjIwMTM8L1llYXI+PFJlY051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9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bioti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+20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Reduced variation in </w:t>
            </w:r>
            <w:r w:rsidR="00E94A17">
              <w:rPr>
                <w:rFonts w:ascii="Calibri" w:hAnsi="Calibri" w:cs="Calibri"/>
                <w:color w:val="000000"/>
              </w:rPr>
              <w:t>inter-fraction</w:t>
            </w:r>
            <w:r>
              <w:rPr>
                <w:rFonts w:ascii="Calibri" w:hAnsi="Calibri" w:cs="Calibri"/>
                <w:color w:val="000000"/>
              </w:rPr>
              <w:t xml:space="preserve"> rectal volume but some patients </w:t>
            </w:r>
            <w:r w:rsidR="00E94A17">
              <w:rPr>
                <w:rFonts w:ascii="Calibri" w:hAnsi="Calibri" w:cs="Calibri"/>
                <w:color w:val="000000"/>
              </w:rPr>
              <w:t>demonstrated</w:t>
            </w:r>
            <w:r>
              <w:rPr>
                <w:rFonts w:ascii="Calibri" w:hAnsi="Calibri" w:cs="Calibri"/>
                <w:color w:val="000000"/>
              </w:rPr>
              <w:t xml:space="preserve"> excessive rectal distens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 xml:space="preserve">Rectal emptying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Fuji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GdWppPC9BdXRob3I+PFllYXI+MjAwOTwvWWVhcj48UmVj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GdWppPC9BdXRob3I+PFllYXI+MjAwOTwvWWVhcj48UmVj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0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emptying tub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1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duced variation in rectal volume and prostatic mo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Stasi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dGFzaTwvQXV0aG9yPjxZZWFyPjIwMDY8L1llYXI+PFJl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dGFzaTwvQXV0aG9yPjxZZWFyPjIwMDY8L1llYXI+PFJl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1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mptying bowel before sca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Improved rectal </w:t>
            </w:r>
            <w:proofErr w:type="spellStart"/>
            <w:r>
              <w:rPr>
                <w:rFonts w:ascii="Calibri" w:hAnsi="Calibri" w:cs="Calibri"/>
                <w:color w:val="000000"/>
              </w:rPr>
              <w:t>dosimetry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with rectal emptying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gino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PZ2lubzwvQXV0aG9yPjxZZWFyPjIwMDg8L1llYXI+PFJl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PZ2lubzwvQXV0aG9yPjxZZWFyPjIwMDg8L1llYXI+PFJl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2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Manual evacu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42+34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duced rectal volume and prostatic mo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>Enema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Fiorino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GaW9yaW5vPC9BdXRob3I+PFllYXI+MjAwODwvWWVhcj48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GaW9yaW5vPC9BdXRob3I+PFllYXI+MjAwODwvWWVhcj48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3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1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imited prostatic motion with use of 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Graf</w:t>
            </w:r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Graf&lt;/Author&gt;&lt;Year&gt;2012&lt;/Year&gt;&lt;RecNum&gt;284&lt;/RecNum&gt;&lt;DisplayText&gt;[14]&lt;/DisplayText&gt;&lt;record&gt;&lt;rec-number&gt;284&lt;/rec-number&gt;&lt;foreign-keys&gt;&lt;key app="EN" db-id="pzsepfxw9t9evjepvpdpw99yxpzxve59sp9d" timestamp="1541692501"&gt;284&lt;/key&gt;&lt;/foreign-keys&gt;&lt;ref-type name="Journal Article"&gt;17&lt;/ref-type&gt;&lt;contributors&gt;&lt;authors&gt;&lt;author&gt;Graf, R.&lt;/author&gt;&lt;author&gt;Boehmer, D.&lt;/author&gt;&lt;author&gt;Nadobny, J.&lt;/author&gt;&lt;author&gt;Budach, V.&lt;/author&gt;&lt;author&gt;Wust, P.&lt;/author&gt;&lt;/authors&gt;&lt;/contributors&gt;&lt;auth-address&gt;Department of Radiation Oncology, Charite Universitatsmedizin Berlin, Berlin, Germany.&lt;/auth-address&gt;&lt;titles&gt;&lt;title&gt;Appropriate patient instructions can reduce prostate motion&lt;/title&gt;&lt;secondary-title&gt;Radiat Oncol&lt;/secondary-title&gt;&lt;alt-title&gt;Radiation oncology (London, England)&lt;/alt-title&gt;&lt;/titles&gt;&lt;periodical&gt;&lt;full-title&gt;Radiat Oncol&lt;/full-title&gt;&lt;/periodical&gt;&lt;pages&gt;125&lt;/pages&gt;&lt;volume&gt;7&lt;/volume&gt;&lt;edition&gt;2012/08/03&lt;/edition&gt;&lt;keywords&gt;&lt;keyword&gt;Fiducial Markers&lt;/keyword&gt;&lt;keyword&gt;Humans&lt;/keyword&gt;&lt;keyword&gt;Male&lt;/keyword&gt;&lt;keyword&gt;*Movement&lt;/keyword&gt;&lt;keyword&gt;*Patient Compliance&lt;/keyword&gt;&lt;keyword&gt;*Patient Education as Topic&lt;/keyword&gt;&lt;keyword&gt;Prognosis&lt;/keyword&gt;&lt;keyword&gt;Prostatic Neoplasms/*radiotherapy&lt;/keyword&gt;&lt;keyword&gt;*Prostheses and Implants&lt;/keyword&gt;&lt;keyword&gt;Radiotherapy Planning, Computer-Assisted/*methods&lt;/keyword&gt;&lt;/keywords&gt;&lt;dates&gt;&lt;year&gt;2012&lt;/year&gt;&lt;pub-dates&gt;&lt;date&gt;Aug 1&lt;/date&gt;&lt;/pub-dates&gt;&lt;/dates&gt;&lt;isbn&gt;1748-717x&lt;/isbn&gt;&lt;accession-num&gt;22852559&lt;/accession-num&gt;&lt;urls&gt;&lt;/urls&gt;&lt;custom2&gt;PMC3447725&lt;/custom2&gt;&lt;electronic-resource-num&gt;10.1186/1748-717x-7-125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4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ema + die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38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imited prostatic motion with use of enema/die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eo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Seo&lt;/Author&gt;&lt;Year&gt;2014&lt;/Year&gt;&lt;RecNum&gt;285&lt;/RecNum&gt;&lt;DisplayText&gt;[15]&lt;/DisplayText&gt;&lt;record&gt;&lt;rec-number&gt;285&lt;/rec-number&gt;&lt;foreign-keys&gt;&lt;key app="EN" db-id="pzsepfxw9t9evjepvpdpw99yxpzxve59sp9d" timestamp="1541692543"&gt;285&lt;/key&gt;&lt;/foreign-keys&gt;&lt;ref-type name="Journal Article"&gt;17&lt;/ref-type&gt;&lt;contributors&gt;&lt;authors&gt;&lt;author&gt;Seo, Y. E.&lt;/author&gt;&lt;author&gt;Kim, T. H.&lt;/author&gt;&lt;author&gt;Lee, K. S.&lt;/author&gt;&lt;author&gt;Cho, W. Y.&lt;/author&gt;&lt;author&gt;Lee, H. S.&lt;/author&gt;&lt;author&gt;Hur, W. J.&lt;/author&gt;&lt;author&gt;Choi, Y.&lt;/author&gt;&lt;/authors&gt;&lt;/contributors&gt;&lt;auth-address&gt;Department of Urology, Dong-A University College of Medicine, Busan, Korea.&amp;#xD;Department of Radiation Oncology, Dong-A University College of Medicine, Busan, Korea.&lt;/auth-address&gt;&lt;titles&gt;&lt;title&gt;Interfraction prostate movement in bone alignment after rectal enema for radiotherapy&lt;/title&gt;&lt;secondary-title&gt;Korean J Urol&lt;/secondary-title&gt;&lt;alt-title&gt;Korean journal of urology&lt;/alt-title&gt;&lt;/titles&gt;&lt;periodical&gt;&lt;full-title&gt;Korean J Urol&lt;/full-title&gt;&lt;abbr-1&gt;Korean journal of urology&lt;/abbr-1&gt;&lt;/periodical&gt;&lt;alt-periodical&gt;&lt;full-title&gt;Korean J Urol&lt;/full-title&gt;&lt;abbr-1&gt;Korean journal of urology&lt;/abbr-1&gt;&lt;/alt-periodical&gt;&lt;pages&gt;23-8&lt;/pages&gt;&lt;volume&gt;55&lt;/volume&gt;&lt;number&gt;1&lt;/number&gt;&lt;edition&gt;2014/01/28&lt;/edition&gt;&lt;keywords&gt;&lt;keyword&gt;Displacement&lt;/keyword&gt;&lt;keyword&gt;Enema&lt;/keyword&gt;&lt;keyword&gt;Image guided radiotherapy&lt;/keyword&gt;&lt;keyword&gt;Prostate neoplasms&lt;/keyword&gt;&lt;/keywords&gt;&lt;dates&gt;&lt;year&gt;2014&lt;/year&gt;&lt;pub-dates&gt;&lt;date&gt;Jan&lt;/date&gt;&lt;/pub-dates&gt;&lt;/dates&gt;&lt;isbn&gt;2005-6737 (Print)&amp;#xD;2005-6737&lt;/isbn&gt;&lt;accession-num&gt;24466393&lt;/accession-num&gt;&lt;urls&gt;&lt;/urls&gt;&lt;custom2&gt;PMC3897626&lt;/custom2&gt;&lt;electronic-resource-num&gt;10.4111/kju.2014.55.1.23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5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duced prostatic motion with 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illeirs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Villeirs&lt;/Author&gt;&lt;Year&gt;2004&lt;/Year&gt;&lt;RecNum&gt;281&lt;/RecNum&gt;&lt;DisplayText&gt;[16]&lt;/DisplayText&gt;&lt;record&gt;&lt;rec-number&gt;281&lt;/rec-number&gt;&lt;foreign-keys&gt;&lt;key app="EN" db-id="pzsepfxw9t9evjepvpdpw99yxpzxve59sp9d" timestamp="1541692412"&gt;281&lt;/key&gt;&lt;/foreign-keys&gt;&lt;ref-type name="Journal Article"&gt;17&lt;/ref-type&gt;&lt;contributors&gt;&lt;authors&gt;&lt;author&gt;Villeirs, G. M.&lt;/author&gt;&lt;author&gt;De Meerleer, G. O.&lt;/author&gt;&lt;author&gt;Verstraete, K. L.&lt;/author&gt;&lt;author&gt;De Neve, W. J.&lt;/author&gt;&lt;/authors&gt;&lt;/contributors&gt;&lt;auth-address&gt;Department of Radiology, Ghent University Hospital, Ghent, Belgium. Geert.Villeirs@ugent.be&lt;/auth-address&gt;&lt;titles&gt;&lt;title&gt;Magnetic resonance assessment of prostate localization variability in intensity-modulated radiotherapy for prostate cancer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1611-21&lt;/pages&gt;&lt;volume&gt;60&lt;/volume&gt;&lt;number&gt;5&lt;/number&gt;&lt;edition&gt;2004/12/14&lt;/edition&gt;&lt;keywords&gt;&lt;keyword&gt;Aged&lt;/keyword&gt;&lt;keyword&gt;Humans&lt;/keyword&gt;&lt;keyword&gt;*Magnetic Resonance Imaging&lt;/keyword&gt;&lt;keyword&gt;Male&lt;/keyword&gt;&lt;keyword&gt;Middle Aged&lt;/keyword&gt;&lt;keyword&gt;*Movement&lt;/keyword&gt;&lt;keyword&gt;Prospective Studies&lt;/keyword&gt;&lt;keyword&gt;Prostate/*anatomy &amp;amp; histology&lt;/keyword&gt;&lt;keyword&gt;Prostatic Neoplasms/pathology/*radiotherapy&lt;/keyword&gt;&lt;keyword&gt;Radiotherapy, Conformal/*methods&lt;/keyword&gt;&lt;keyword&gt;Rectum/anatomy &amp;amp; histology&lt;/keyword&gt;&lt;keyword&gt;Urinary Bladder/anatomy &amp;amp; histology&lt;/keyword&gt;&lt;/keywords&gt;&lt;dates&gt;&lt;year&gt;2004&lt;/year&gt;&lt;pub-dates&gt;&lt;date&gt;Dec 1&lt;/date&gt;&lt;/pub-dates&gt;&lt;/dates&gt;&lt;isbn&gt;0360-3016 (Print)&amp;#xD;0360-3016&lt;/isbn&gt;&lt;accession-num&gt;15590193&lt;/accession-num&gt;&lt;urls&gt;&lt;/urls&gt;&lt;electronic-resource-num&gt;10.1016/j.ijrobp.2004.07.711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6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7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TV coverage maintained with use of enema/bladder filling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Yahya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ZYWh5YTwvQXV0aG9yPjxZZWFyPjIwMTM8L1llYXI+PFJl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ZYWh5YTwvQXV0aG9yPjxZZWFyPjIwMTM8L1llYXI+PFJl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7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et, enema or nothing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0+10+10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t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duced rectal volume and prostatic motion with 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bater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YWJhdGVyPC9BdXRob3I+PFllYXI+MjAxNjwvWWVhcj48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YWJhdGVyPC9BdXRob3I+PFllYXI+MjAxNjwvWWVhcj48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8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dometrial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59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No reduction in rectal </w:t>
            </w:r>
            <w:proofErr w:type="spellStart"/>
            <w:r>
              <w:rPr>
                <w:rFonts w:ascii="Calibri" w:hAnsi="Calibri" w:cs="Calibri"/>
                <w:color w:val="000000"/>
              </w:rPr>
              <w:t>dosimetry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with enema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proofErr w:type="spellStart"/>
      <w:r>
        <w:t>Endorectal</w:t>
      </w:r>
      <w:proofErr w:type="spellEnd"/>
      <w:r>
        <w:t xml:space="preserve"> ballo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rol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cm9sPC9BdXRob3I+PFllYXI+MjAxODwvWWVhcj48UmVj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cm9sPC9BdXRob3I+PFllYXI+MjAxODwvWWVhcj48UmVj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19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dorecta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allo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60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capacity and sensory function post IMRT/ER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meenk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WVlbms8L0F1dGhvcj48WWVhcj4yMDA5PC9ZZWFyPjxS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WVlbms8L0F1dGhvcj48WWVhcj4yMDA5PC9ZZWFyPjxS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0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dorecta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allo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Reduced anal wall dose with </w:t>
            </w:r>
            <w:r>
              <w:rPr>
                <w:rFonts w:ascii="Calibri" w:hAnsi="Calibri" w:cs="Calibri"/>
                <w:color w:val="000000"/>
              </w:rPr>
              <w:lastRenderedPageBreak/>
              <w:t>ERB for CRT and IM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8B4576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van Li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van Lin&lt;/Author&gt;&lt;Year&gt;2005&lt;/Year&gt;&lt;RecNum&gt;289&lt;/RecNum&gt;&lt;DisplayText&gt;[21]&lt;/DisplayText&gt;&lt;record&gt;&lt;rec-number&gt;289&lt;/rec-number&gt;&lt;foreign-keys&gt;&lt;key app="EN" db-id="pzsepfxw9t9evjepvpdpw99yxpzxve59sp9d" timestamp="1541692749"&gt;289&lt;/key&gt;&lt;/foreign-keys&gt;&lt;ref-type name="Journal Article"&gt;17&lt;/ref-type&gt;&lt;contributors&gt;&lt;authors&gt;&lt;author&gt;van Lin, E. N.&lt;/author&gt;&lt;author&gt;van der Vight, L. P.&lt;/author&gt;&lt;author&gt;Witjes, J. A.&lt;/author&gt;&lt;author&gt;Huisman, H. J.&lt;/author&gt;&lt;author&gt;Leer, J. W.&lt;/author&gt;&lt;author&gt;Visser, A. G.&lt;/author&gt;&lt;/authors&gt;&lt;/contributors&gt;&lt;auth-address&gt;Department of Radiation Oncology, University Medical Centre Nijmegen, Nijmegen, The Netherlands. E.vanLin@rther.umcn.nl&lt;/auth-address&gt;&lt;titles&gt;&lt;title&gt;The effect of an endorectal balloon and off-line correction on the interfraction systematic and random prostate position variations: a comparative study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278-88&lt;/pages&gt;&lt;volume&gt;61&lt;/volume&gt;&lt;number&gt;1&lt;/number&gt;&lt;edition&gt;2005/01/05&lt;/edition&gt;&lt;keywords&gt;&lt;keyword&gt;*Catheters, Indwelling&lt;/keyword&gt;&lt;keyword&gt;Humans&lt;/keyword&gt;&lt;keyword&gt;Male&lt;/keyword&gt;&lt;keyword&gt;*Movement&lt;/keyword&gt;&lt;keyword&gt;Pelvic Bones/diagnostic imaging&lt;/keyword&gt;&lt;keyword&gt;*Prostate/diagnostic imaging&lt;/keyword&gt;&lt;keyword&gt;Prostatic Neoplasms/diagnostic imaging/*radiotherapy&lt;/keyword&gt;&lt;keyword&gt;Rectum&lt;/keyword&gt;&lt;keyword&gt;Tomography, X-Ray Computed&lt;/keyword&gt;&lt;/keywords&gt;&lt;dates&gt;&lt;year&gt;2005&lt;/year&gt;&lt;pub-dates&gt;&lt;date&gt;Jan 1&lt;/date&gt;&lt;/pub-dates&gt;&lt;/dates&gt;&lt;isbn&gt;0360-3016 (Print)&amp;#xD;0360-3016&lt;/isbn&gt;&lt;accession-num&gt;15629621&lt;/accession-num&gt;&lt;urls&gt;&lt;/urls&gt;&lt;electronic-resource-num&gt;10.1016/j.ijrobp.2004.09.04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21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dorecta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r w:rsidR="00E94A17">
              <w:rPr>
                <w:rFonts w:ascii="Calibri" w:hAnsi="Calibri" w:cs="Calibri"/>
                <w:color w:val="000000"/>
              </w:rPr>
              <w:t>ballo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2+30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ERB did not reduce random </w:t>
            </w:r>
            <w:r w:rsidR="00E94A17">
              <w:rPr>
                <w:rFonts w:ascii="Calibri" w:hAnsi="Calibri" w:cs="Calibri"/>
                <w:color w:val="000000"/>
              </w:rPr>
              <w:t>inter-fraction</w:t>
            </w:r>
            <w:r>
              <w:rPr>
                <w:rFonts w:ascii="Calibri" w:hAnsi="Calibri" w:cs="Calibri"/>
                <w:color w:val="000000"/>
              </w:rPr>
              <w:t xml:space="preserve"> prostatic mo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Wortel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Xb3J0ZWw8L0F1dGhvcj48WWVhcj4yMDE3PC9ZZWFyPjxS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Xb3J0ZWw8L0F1dGhvcj48WWVhcj4yMDE3PC9ZZWFyPjxS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2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dorecta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allo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85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RB associated with reduced rectal dose and toxicit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van Lin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2YW4gTGluPC9BdXRob3I+PFllYXI+MjAwNzwvWWVhcj48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2YW4gTGluPC9BdXRob3I+PFllYXI+MjAwNzwvWWVhcj48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3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dorecta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allo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4+24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andomised cohort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RB associated with reduced rectal dose and toxicit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8B4576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van Li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van Lin&lt;/Author&gt;&lt;Year&gt;2005&lt;/Year&gt;&lt;RecNum&gt;290&lt;/RecNum&gt;&lt;DisplayText&gt;[24]&lt;/DisplayText&gt;&lt;record&gt;&lt;rec-number&gt;290&lt;/rec-number&gt;&lt;foreign-keys&gt;&lt;key app="EN" db-id="pzsepfxw9t9evjepvpdpw99yxpzxve59sp9d" timestamp="1541692790"&gt;290&lt;/key&gt;&lt;/foreign-keys&gt;&lt;ref-type name="Journal Article"&gt;17&lt;/ref-type&gt;&lt;contributors&gt;&lt;authors&gt;&lt;author&gt;van Lin, E. N.&lt;/author&gt;&lt;author&gt;Hoffmann, A. L.&lt;/author&gt;&lt;author&gt;van Kollenburg, P.&lt;/author&gt;&lt;author&gt;Leer, J. W.&lt;/author&gt;&lt;author&gt;Visser, A. G.&lt;/author&gt;&lt;/authors&gt;&lt;/contributors&gt;&lt;auth-address&gt;Department of Radiation Oncology, Radboud University Nijmegen Medical Centre, 6500 HB Nijmegen, The Netherlands. E.vanLin@rther.umcn.nl&lt;/auth-address&gt;&lt;titles&gt;&lt;title&gt;Rectal wall sparing effect of three different endorectal balloons in 3D conformal and IMRT prostate radiotherapy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565-76&lt;/pages&gt;&lt;volume&gt;63&lt;/volume&gt;&lt;number&gt;2&lt;/number&gt;&lt;edition&gt;2005/09/20&lt;/edition&gt;&lt;keywords&gt;&lt;keyword&gt;Catheterization/*instrumentation/methods&lt;/keyword&gt;&lt;keyword&gt;Equipment Design&lt;/keyword&gt;&lt;keyword&gt;Humans&lt;/keyword&gt;&lt;keyword&gt;Male&lt;/keyword&gt;&lt;keyword&gt;Prostatic Neoplasms/diagnostic imaging/*radiotherapy&lt;/keyword&gt;&lt;keyword&gt;Radiation Injuries/*prevention &amp;amp; control&lt;/keyword&gt;&lt;keyword&gt;Radiotherapy Dosage&lt;/keyword&gt;&lt;keyword&gt;Radiotherapy, Conformal/*instrumentation/methods&lt;/keyword&gt;&lt;keyword&gt;Rectum/diagnostic imaging/*radiation effects&lt;/keyword&gt;&lt;keyword&gt;Tomography, X-Ray Computed&lt;/keyword&gt;&lt;/keywords&gt;&lt;dates&gt;&lt;year&gt;2005&lt;/year&gt;&lt;pub-dates&gt;&lt;date&gt;Oct 1&lt;/date&gt;&lt;/pub-dates&gt;&lt;/dates&gt;&lt;isbn&gt;0360-3016 (Print)&amp;#xD;0360-3016&lt;/isbn&gt;&lt;accession-num&gt;16168848&lt;/accession-num&gt;&lt;urls&gt;&lt;/urls&gt;&lt;electronic-resource-num&gt;10.1016/j.ijrobp.2005.05.01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24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dorectal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allo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RB associated with reduced rectal dose for C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>Rectal spac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apet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DaGFwZXQ8L0F1dGhvcj48WWVhcj4yMDEzPC9ZZWFyPjxS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DaGFwZXQ8L0F1dGhvcj48WWVhcj4yMDEzPC9ZZWFyPjxS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5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Hyaluronic acid injec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Hyaluronic acid reduced dose to rectal wall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Noyes</w:t>
            </w:r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Noyes&lt;/Author&gt;&lt;Year&gt;2012&lt;/Year&gt;&lt;RecNum&gt;292&lt;/RecNum&gt;&lt;DisplayText&gt;[26]&lt;/DisplayText&gt;&lt;record&gt;&lt;rec-number&gt;292&lt;/rec-number&gt;&lt;foreign-keys&gt;&lt;key app="EN" db-id="pzsepfxw9t9evjepvpdpw99yxpzxve59sp9d" timestamp="1541692956"&gt;292&lt;/key&gt;&lt;/foreign-keys&gt;&lt;ref-type name="Journal Article"&gt;17&lt;/ref-type&gt;&lt;contributors&gt;&lt;authors&gt;&lt;author&gt;Noyes, W. R.&lt;/author&gt;&lt;author&gt;Hosford, C. C.&lt;/author&gt;&lt;author&gt;Schultz, S. E.&lt;/author&gt;&lt;/authors&gt;&lt;/contributors&gt;&lt;auth-address&gt;Department of Radiation Oncology, Cancer Center of North Dakota, Grand Forks, ND, USA. noyes@cancercenternd.com&lt;/auth-address&gt;&lt;titles&gt;&lt;title&gt;Human collagen injections to reduce rectal dose during radiotherapy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1918-22&lt;/pages&gt;&lt;volume&gt;82&lt;/volume&gt;&lt;number&gt;5&lt;/number&gt;&lt;edition&gt;2011/04/26&lt;/edition&gt;&lt;keywords&gt;&lt;keyword&gt;Collagen/*administration &amp;amp; dosage/pharmacokinetics&lt;/keyword&gt;&lt;keyword&gt;Humans&lt;/keyword&gt;&lt;keyword&gt;Male&lt;/keyword&gt;&lt;keyword&gt;Middle Aged&lt;/keyword&gt;&lt;keyword&gt;Neoplasm Grading&lt;/keyword&gt;&lt;keyword&gt;Organs at Risk/*radiation effects&lt;/keyword&gt;&lt;keyword&gt;Pilot Projects&lt;/keyword&gt;&lt;keyword&gt;Prostate/anatomy &amp;amp; histology&lt;/keyword&gt;&lt;keyword&gt;Prostatic Neoplasms/pathology/*radiotherapy&lt;/keyword&gt;&lt;keyword&gt;Radiation Injuries/*prevention &amp;amp; control&lt;/keyword&gt;&lt;keyword&gt;Radiotherapy Dosage&lt;/keyword&gt;&lt;keyword&gt;Radiotherapy Planning, Computer-Assisted/methods&lt;/keyword&gt;&lt;keyword&gt;Radiotherapy, Intensity-Modulated/methods&lt;/keyword&gt;&lt;keyword&gt;Rectum/anatomy &amp;amp; histology/*radiation effects&lt;/keyword&gt;&lt;/keywords&gt;&lt;dates&gt;&lt;year&gt;2012&lt;/year&gt;&lt;pub-dates&gt;&lt;date&gt;Apr 1&lt;/date&gt;&lt;/pub-dates&gt;&lt;/dates&gt;&lt;isbn&gt;0360-3016&lt;/isbn&gt;&lt;accession-num&gt;21514738&lt;/accession-num&gt;&lt;urls&gt;&lt;/urls&gt;&lt;electronic-resource-num&gt;10.1016/j.ijrobp.2011.02.034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6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ollagen injec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1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ollagen reduced dose to rectal wall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inkawa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QaW5rYXdhPC9BdXRob3I+PFllYXI+MjAxMTwvWWVhcj48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QaW5rYXdhPC9BdXRob3I+PFllYXI+MjAxMTwvWWVhcj48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7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Spacer gel injec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8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Spacer gel reduced dose to rectal wall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Mariados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NYXJpYWRvczwvQXV0aG9yPjxZZWFyPjIwMTU8L1llYXI+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5NzEtOTc3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NYXJpYWRvczwvQXV0aG9yPjxZZWFyPjIwMTU8L1llYXI+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5NzEtOTc3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8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Spacer gel injec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22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Spacer gel reduced dose to rectal wall and rectal toxicit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>Electromagnetic transpond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71"/>
        <w:gridCol w:w="1771"/>
        <w:gridCol w:w="1772"/>
        <w:gridCol w:w="1772"/>
        <w:gridCol w:w="1772"/>
        <w:gridCol w:w="1772"/>
        <w:gridCol w:w="1772"/>
        <w:gridCol w:w="1772"/>
      </w:tblGrid>
      <w:tr w:rsidR="00652BE3" w:rsidTr="008B4576"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652BE3" w:rsidTr="008B4576">
        <w:tc>
          <w:tcPr>
            <w:tcW w:w="1771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Tong</w:t>
            </w:r>
            <w:r w:rsidR="008B4576">
              <w:rPr>
                <w:rFonts w:ascii="Calibri" w:hAnsi="Calibri" w:cs="Calibri"/>
                <w:color w:val="000000"/>
              </w:rPr>
              <w:fldChar w:fldCharType="begin"/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&lt;EndNote&gt;&lt;Cite&gt;&lt;Author&gt;Tong&lt;/Author&gt;&lt;Year&gt;2015&lt;/Year&gt;&lt;RecNum&gt;324&lt;/RecNum&gt;&lt;DisplayText&gt;[29]&lt;/DisplayText&gt;&lt;record&gt;&lt;rec-number&gt;324&lt;/rec-number&gt;&lt;foreign-keys&gt;&lt;key app="EN" db-id="pzsepfxw9t9evjepvpdpw99yxpzxve59sp9d" timestamp="1542292150"&gt;324&lt;/key&gt;&lt;/foreign-keys&gt;&lt;ref-type name="Journal Article"&gt;17&lt;/ref-type&gt;&lt;contributors&gt;&lt;authors&gt;&lt;author&gt;Tong, X.&lt;/author&gt;&lt;author&gt;Chen, X.&lt;/author&gt;&lt;author&gt;Li, J.&lt;/author&gt;&lt;author&gt;Xu, Q.&lt;/author&gt;&lt;author&gt;Lin, M. H.&lt;/author&gt;&lt;author&gt;Chen, L.&lt;/author&gt;&lt;author&gt;Price, R. A.&lt;/author&gt;&lt;author&gt;Ma, C. M.&lt;/author&gt;&lt;/authors&gt;&lt;/contributors&gt;&lt;auth-address&gt;Third-Affiliated Hospital of Qiqihar Medical University. cn_tongxu@163.com.&lt;/auth-address&gt;&lt;titles&gt;&lt;title&gt;Intrafractional prostate motion during external beam radiotherapy monitored by a real-time target localization system&lt;/title&gt;&lt;secondary-title&gt;J Appl Clin Med Phys&lt;/secondary-title&gt;&lt;alt-title&gt;Journal of applied clinical medical physics&lt;/alt-title&gt;&lt;/titles&gt;&lt;periodical&gt;&lt;full-title&gt;J Appl Clin Med Phys&lt;/full-title&gt;&lt;/periodical&gt;&lt;pages&gt;5013&lt;/pages&gt;&lt;volume&gt;16&lt;/volume&gt;&lt;number&gt;2&lt;/number&gt;&lt;edition&gt;2015/06/24&lt;/edition&gt;&lt;keywords&gt;&lt;keyword&gt;*Computer Systems&lt;/keyword&gt;&lt;keyword&gt;Dose Fractionation&lt;/keyword&gt;&lt;keyword&gt;Four-Dimensional Computed Tomography/instrumentation/methods&lt;/keyword&gt;&lt;keyword&gt;Humans&lt;/keyword&gt;&lt;keyword&gt;Male&lt;/keyword&gt;&lt;keyword&gt;*Monitoring, Physiologic&lt;/keyword&gt;&lt;keyword&gt;Movement&lt;/keyword&gt;&lt;keyword&gt;Prostate/*diagnostic imaging&lt;/keyword&gt;&lt;keyword&gt;Prostatic Neoplasms/*diagnostic imaging/*radiotherapy&lt;/keyword&gt;&lt;keyword&gt;Radiotherapy Planning, Computer-Assisted/instrumentation/*methods&lt;/keyword&gt;&lt;keyword&gt;Radiotherapy, Intensity-Modulated/methods&lt;/keyword&gt;&lt;keyword&gt;Tumor Burden&lt;/keyword&gt;&lt;/keywords&gt;&lt;dates&gt;&lt;year&gt;2015&lt;/year&gt;&lt;pub-dates&gt;&lt;date&gt;Mar 8&lt;/date&gt;&lt;/pub-dates&gt;&lt;/dates&gt;&lt;isbn&gt;1526-9914&lt;/isbn&gt;&lt;accession-num&gt;26103174&lt;/accession-num&gt;&lt;urls&gt;&lt;/urls&gt;&lt;electronic-resource-num&gt;10.1120/jacmp.v16i2.5013&lt;/electronic-resource-num&gt;&lt;remote-database-provider&gt;NLM&lt;/remote-database-provider&gt;&lt;language&gt;eng&lt;/language&gt;&lt;/record&gt;&lt;/Cite&gt;&lt;/EndNote&gt;</w:instrText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29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177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lectromagnetic transponder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36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trospective cohort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Generally limited intra-fraction prostate motion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7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>Bladder fill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36"/>
        <w:gridCol w:w="2102"/>
        <w:gridCol w:w="1751"/>
        <w:gridCol w:w="1690"/>
        <w:gridCol w:w="1722"/>
        <w:gridCol w:w="1753"/>
        <w:gridCol w:w="1710"/>
        <w:gridCol w:w="1710"/>
      </w:tblGrid>
      <w:tr w:rsidR="00762872" w:rsidTr="00293D53">
        <w:tc>
          <w:tcPr>
            <w:tcW w:w="1736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210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5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69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2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5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762872" w:rsidTr="00293D53">
        <w:tc>
          <w:tcPr>
            <w:tcW w:w="1736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Kim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AzPC9SZWNOdW0+PERpc3BsYXlUZXh0PlszMF08L0Rpc3BsYXlUZXh0PjxyZWNvcmQ+PHJl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AzPC9SZWNOdW0+PERpc3BsYXlUZXh0PlszMF08L0Rpc3BsYXlUZXh0PjxyZWNvcmQ+PHJl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30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cancer pre-operative</w:t>
            </w:r>
          </w:p>
        </w:tc>
        <w:tc>
          <w:tcPr>
            <w:tcW w:w="175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/belly board</w:t>
            </w:r>
          </w:p>
        </w:tc>
        <w:tc>
          <w:tcPr>
            <w:tcW w:w="1690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5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 alone and combined with belly board reduced volume of irradiated small bowel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762872" w:rsidTr="00293D53">
        <w:tc>
          <w:tcPr>
            <w:tcW w:w="1736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Kim</w: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IyPC9SZWNOdW0+PERpc3BsYXlUZXh0PlszMV08L0Rpc3BsYXlUZXh0PjxyZWNvcmQ+PHJl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IyPC9SZWNOdW0+PERpc3BsYXlUZXh0PlszMV08L0Rpc3BsYXlUZXh0PjxyZWNvcmQ+PHJl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31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cancer post-operative</w:t>
            </w:r>
          </w:p>
        </w:tc>
        <w:tc>
          <w:tcPr>
            <w:tcW w:w="175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/belly board</w:t>
            </w:r>
          </w:p>
        </w:tc>
        <w:tc>
          <w:tcPr>
            <w:tcW w:w="1690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5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 alone and combined with belly board reduced volume of irradiated small bowel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762872" w:rsidTr="00293D53">
        <w:tc>
          <w:tcPr>
            <w:tcW w:w="1736" w:type="dxa"/>
            <w:vAlign w:val="bottom"/>
          </w:tcPr>
          <w:p w:rsidR="00652BE3" w:rsidRDefault="00652BE3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inkawa</w:t>
            </w:r>
            <w:proofErr w:type="spellEnd"/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QaW5rYXdhPC9BdXRob3I+PFllYXI+MjAwNjwvWWVhcj48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8B4576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QaW5rYXdhPC9BdXRob3I+PFllYXI+MjAwNjwvWWVhcj48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==
</w:fldData>
              </w:fldChar>
            </w:r>
            <w:r w:rsidR="008B4576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  <w:r w:rsidR="008B4576">
              <w:rPr>
                <w:rFonts w:ascii="Calibri" w:hAnsi="Calibri" w:cs="Calibri"/>
                <w:color w:val="000000"/>
              </w:rPr>
            </w:r>
            <w:r w:rsidR="008B4576">
              <w:rPr>
                <w:rFonts w:ascii="Calibri" w:hAnsi="Calibri" w:cs="Calibri"/>
                <w:color w:val="000000"/>
              </w:rPr>
              <w:fldChar w:fldCharType="separate"/>
            </w:r>
            <w:r w:rsidR="008B4576">
              <w:rPr>
                <w:rFonts w:ascii="Calibri" w:hAnsi="Calibri" w:cs="Calibri"/>
                <w:noProof/>
                <w:color w:val="000000"/>
              </w:rPr>
              <w:t>[32]</w:t>
            </w:r>
            <w:r w:rsidR="008B4576"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Full/empty </w:t>
            </w:r>
            <w:r>
              <w:rPr>
                <w:rFonts w:ascii="Calibri" w:hAnsi="Calibri" w:cs="Calibri"/>
                <w:color w:val="000000"/>
              </w:rPr>
              <w:lastRenderedPageBreak/>
              <w:t>bladder</w:t>
            </w:r>
          </w:p>
        </w:tc>
        <w:tc>
          <w:tcPr>
            <w:tcW w:w="1690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30</w:t>
            </w:r>
          </w:p>
        </w:tc>
        <w:tc>
          <w:tcPr>
            <w:tcW w:w="172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Internal control </w:t>
            </w:r>
            <w:r>
              <w:rPr>
                <w:rFonts w:ascii="Calibri" w:hAnsi="Calibri" w:cs="Calibri"/>
                <w:color w:val="000000"/>
              </w:rPr>
              <w:lastRenderedPageBreak/>
              <w:t>planning study</w:t>
            </w:r>
          </w:p>
        </w:tc>
        <w:tc>
          <w:tcPr>
            <w:tcW w:w="175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 xml:space="preserve">Higher dose to </w:t>
            </w:r>
            <w:r>
              <w:rPr>
                <w:rFonts w:ascii="Calibri" w:hAnsi="Calibri" w:cs="Calibri"/>
                <w:color w:val="000000"/>
              </w:rPr>
              <w:lastRenderedPageBreak/>
              <w:t>bladder and small bowel with empty bladder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c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762872" w:rsidTr="00293D53">
        <w:tc>
          <w:tcPr>
            <w:tcW w:w="1736" w:type="dxa"/>
            <w:vAlign w:val="bottom"/>
          </w:tcPr>
          <w:p w:rsidR="00652BE3" w:rsidRDefault="008B4576" w:rsidP="008B457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Pinkawa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Pinkawa&lt;/Author&gt;&lt;Year&gt;2003&lt;/Year&gt;&lt;RecNum&gt;301&lt;/RecNum&gt;&lt;DisplayText&gt;[33]&lt;/DisplayText&gt;&lt;record&gt;&lt;rec-number&gt;301&lt;/rec-number&gt;&lt;foreign-keys&gt;&lt;key app="EN" db-id="pzsepfxw9t9evjepvpdpw99yxpzxve59sp9d" timestamp="1542286752"&gt;301&lt;/key&gt;&lt;/foreign-keys&gt;&lt;ref-type name="Journal Article"&gt;17&lt;/ref-type&gt;&lt;contributors&gt;&lt;authors&gt;&lt;author&gt;Pinkawa, M.&lt;/author&gt;&lt;author&gt;Gagel, B.&lt;/author&gt;&lt;author&gt;Demirel, C.&lt;/author&gt;&lt;author&gt;Schmachtenberg, A.&lt;/author&gt;&lt;author&gt;Asadpour, B.&lt;/author&gt;&lt;author&gt;Eble, M. J.&lt;/author&gt;&lt;/authors&gt;&lt;/contributors&gt;&lt;auth-address&gt;Klinik fur Strahlentherapie, Universitatsklinikum der RWTH Aachen, Pauwelsstr. 30, Aachen 52057, Germany.&lt;/auth-address&gt;&lt;titles&gt;&lt;title&gt;Dose-volume histogram evaluation of prone and supine patient position in external beam radiotherapy for cervical and endometrial cancer&lt;/title&gt;&lt;secondary-title&gt;Radiother Oncol&lt;/secondary-title&gt;&lt;alt-title&gt;Radiotherapy and oncology : journal of the European Society for Therapeutic Radiology and Oncology&lt;/alt-title&gt;&lt;/titles&gt;&lt;periodical&gt;&lt;full-title&gt;Radiother Oncol&lt;/full-title&gt;&lt;/periodical&gt;&lt;pages&gt;99-105&lt;/pages&gt;&lt;volume&gt;69&lt;/volume&gt;&lt;number&gt;1&lt;/number&gt;&lt;edition&gt;2003/11/05&lt;/edition&gt;&lt;keywords&gt;&lt;keyword&gt;Endometrial Neoplasms/*radiotherapy&lt;/keyword&gt;&lt;keyword&gt;Female&lt;/keyword&gt;&lt;keyword&gt;Humans&lt;/keyword&gt;&lt;keyword&gt;Intestines/radiation effects&lt;/keyword&gt;&lt;keyword&gt;Prone Position&lt;/keyword&gt;&lt;keyword&gt;Radiation Injuries&lt;/keyword&gt;&lt;keyword&gt;Radiation Protection&lt;/keyword&gt;&lt;keyword&gt;Radiotherapy Dosage&lt;/keyword&gt;&lt;keyword&gt;Radiotherapy Planning, Computer-Assisted&lt;/keyword&gt;&lt;keyword&gt;Rectum/radiation effects&lt;/keyword&gt;&lt;keyword&gt;Supine Position&lt;/keyword&gt;&lt;keyword&gt;Urinary Bladder/radiation effects&lt;/keyword&gt;&lt;keyword&gt;Uterine Cervical Neoplasms/*radiotherapy&lt;/keyword&gt;&lt;/keywords&gt;&lt;dates&gt;&lt;year&gt;2003&lt;/year&gt;&lt;pub-dates&gt;&lt;date&gt;Oct&lt;/date&gt;&lt;/pub-dates&gt;&lt;/dates&gt;&lt;isbn&gt;0167-8140 (Print)&amp;#xD;0167-8140&lt;/isbn&gt;&lt;accession-num&gt;1459736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3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ervical/endometrial cancer</w:t>
            </w:r>
          </w:p>
        </w:tc>
        <w:tc>
          <w:tcPr>
            <w:tcW w:w="175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ladder filling/prone or supine position</w:t>
            </w:r>
          </w:p>
        </w:tc>
        <w:tc>
          <w:tcPr>
            <w:tcW w:w="1690" w:type="dxa"/>
            <w:vAlign w:val="bottom"/>
          </w:tcPr>
          <w:p w:rsidR="00652BE3" w:rsidRDefault="00652BE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2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5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ower dose to bladder and post-operative bowel with bladder filling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zigner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Czigner&lt;/Author&gt;&lt;Year&gt;2012&lt;/Year&gt;&lt;RecNum&gt;343&lt;/RecNum&gt;&lt;DisplayText&gt;[34]&lt;/DisplayText&gt;&lt;record&gt;&lt;rec-number&gt;343&lt;/rec-number&gt;&lt;foreign-keys&gt;&lt;key app="EN" db-id="pzsepfxw9t9evjepvpdpw99yxpzxve59sp9d" timestamp="1549984070"&gt;343&lt;/key&gt;&lt;/foreign-keys&gt;&lt;ref-type name="Journal Article"&gt;17&lt;/ref-type&gt;&lt;contributors&gt;&lt;authors&gt;&lt;author&gt;Czigner, K.&lt;/author&gt;&lt;author&gt;Ágoston, P.&lt;/author&gt;&lt;author&gt;Forgács, G.&lt;/author&gt;&lt;author&gt;Kásler, M. %J Strahlentherapie und Onkologie&lt;/author&gt;&lt;/authors&gt;&lt;/contributors&gt;&lt;titles&gt;&lt;title&gt;Patient positioning variations to reduce dose to normal tissues during 3D conformal radiotherapy for high-risk prostate cancer&lt;/title&gt;&lt;/titles&gt;&lt;pages&gt;816-822&lt;/pages&gt;&lt;volume&gt;188&lt;/volume&gt;&lt;number&gt;9&lt;/number&gt;&lt;dates&gt;&lt;year&gt;2012&lt;/year&gt;&lt;pub-dates&gt;&lt;date&gt;September 01&lt;/date&gt;&lt;/pub-dates&gt;&lt;/dates&gt;&lt;isbn&gt;1439-099X&lt;/isbn&gt;&lt;label&gt;Czigner2012&lt;/label&gt;&lt;work-type&gt;journal article&lt;/work-type&gt;&lt;urls&gt;&lt;related-urls&gt;&lt;url&gt;https://doi.org/10.1007/s00066-012-0126-z&lt;/url&gt;&lt;/related-urls&gt;&lt;/urls&gt;&lt;electronic-resource-num&gt;10.1007/s00066-012-0126-z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4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 w:rsidP="00966D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 w:rsidP="00966D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pine/prone position + belly board with full/empty bladder</w:t>
            </w:r>
          </w:p>
        </w:tc>
        <w:tc>
          <w:tcPr>
            <w:tcW w:w="1690" w:type="dxa"/>
            <w:vAlign w:val="bottom"/>
          </w:tcPr>
          <w:p w:rsidR="00293D53" w:rsidRDefault="00293D53" w:rsidP="00966DDA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5</w:t>
            </w:r>
          </w:p>
        </w:tc>
        <w:tc>
          <w:tcPr>
            <w:tcW w:w="1722" w:type="dxa"/>
            <w:vAlign w:val="bottom"/>
          </w:tcPr>
          <w:p w:rsidR="00293D53" w:rsidRDefault="00293D53" w:rsidP="00966D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53" w:type="dxa"/>
            <w:vAlign w:val="bottom"/>
          </w:tcPr>
          <w:p w:rsidR="00293D53" w:rsidRDefault="00293D53" w:rsidP="00966D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No significant difference found between supine/prone + belly board. Full bladder associated with lower doses to most OARs </w:t>
            </w:r>
          </w:p>
        </w:tc>
        <w:tc>
          <w:tcPr>
            <w:tcW w:w="1710" w:type="dxa"/>
            <w:vAlign w:val="bottom"/>
          </w:tcPr>
          <w:p w:rsidR="00293D53" w:rsidRDefault="00293D53" w:rsidP="00966D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0" w:type="dxa"/>
            <w:vAlign w:val="bottom"/>
          </w:tcPr>
          <w:p w:rsidR="00293D53" w:rsidRDefault="00293D53" w:rsidP="00966D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Zellars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Zellars&lt;/Author&gt;&lt;Year&gt;2000&lt;/Year&gt;&lt;RecNum&gt;304&lt;/RecNum&gt;&lt;DisplayText&gt;[35]&lt;/DisplayText&gt;&lt;record&gt;&lt;rec-number&gt;304&lt;/rec-number&gt;&lt;foreign-keys&gt;&lt;key app="EN" db-id="pzsepfxw9t9evjepvpdpw99yxpzxve59sp9d" timestamp="1542287641"&gt;304&lt;/key&gt;&lt;/foreign-keys&gt;&lt;ref-type name="Journal Article"&gt;17&lt;/ref-type&gt;&lt;contributors&gt;&lt;authors&gt;&lt;author&gt;Zellars, R. C.&lt;/author&gt;&lt;author&gt;Roberson, P. L.&lt;/author&gt;&lt;author&gt;Strawderman, M.&lt;/author&gt;&lt;author&gt;Zhang, D.&lt;/author&gt;&lt;author&gt;Sandler, H. M.&lt;/author&gt;&lt;author&gt;Ten Haken, R. K.&lt;/author&gt;&lt;author&gt;Osher, D.&lt;/author&gt;&lt;author&gt;McLaughlin, P. W.&lt;/author&gt;&lt;/authors&gt;&lt;/contributors&gt;&lt;auth-address&gt;Department of Radiation Oncology, University of Michigan, Ann Arbor 20007, USA.&lt;/auth-address&gt;&lt;titles&gt;&lt;title&gt;Prostate position late in the course of external beam therapy: patterns and predictors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655-60&lt;/pages&gt;&lt;volume&gt;47&lt;/volume&gt;&lt;number&gt;3&lt;/number&gt;&lt;edition&gt;2000/06/06&lt;/edition&gt;&lt;keywords&gt;&lt;keyword&gt;Humans&lt;/keyword&gt;&lt;keyword&gt;Male&lt;/keyword&gt;&lt;keyword&gt;Movement&lt;/keyword&gt;&lt;keyword&gt;Prostate/*diagnostic imaging&lt;/keyword&gt;&lt;keyword&gt;Prostatic Neoplasms/diagnostic imaging/*radiotherapy&lt;/keyword&gt;&lt;keyword&gt;Radiotherapy, Conformal&lt;/keyword&gt;&lt;keyword&gt;Rectum/diagnostic imaging&lt;/keyword&gt;&lt;keyword&gt;Regression Analysis&lt;/keyword&gt;&lt;keyword&gt;Seminal Vesicles/*diagnostic imaging&lt;/keyword&gt;&lt;keyword&gt;Tomography, X-Ray Computed&lt;/keyword&gt;&lt;keyword&gt;Urinary Bladder/diagnostic imaging&lt;/keyword&gt;&lt;/keywords&gt;&lt;dates&gt;&lt;year&gt;2000&lt;/year&gt;&lt;pub-dates&gt;&lt;date&gt;Jun 1&lt;/date&gt;&lt;/pub-dates&gt;&lt;/dates&gt;&lt;isbn&gt;0360-3016 (Print)&amp;#xD;0360-3016&lt;/isbn&gt;&lt;accession-num&gt;1083794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5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Full bladder</w:t>
            </w:r>
          </w:p>
        </w:tc>
        <w:tc>
          <w:tcPr>
            <w:tcW w:w="1690" w:type="dxa"/>
            <w:vAlign w:val="bottom"/>
          </w:tcPr>
          <w:p w:rsidR="00293D53" w:rsidRDefault="00293D5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4</w:t>
            </w:r>
          </w:p>
        </w:tc>
        <w:tc>
          <w:tcPr>
            <w:tcW w:w="172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53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displacement with large bladder volumes late in treatment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oeske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Roeske&lt;/Author&gt;&lt;Year&gt;1995&lt;/Year&gt;&lt;RecNum&gt;259&lt;/RecNum&gt;&lt;DisplayText&gt;[36]&lt;/DisplayText&gt;&lt;record&gt;&lt;rec-number&gt;259&lt;/rec-number&gt;&lt;foreign-keys&gt;&lt;key app="EN" db-id="pzsepfxw9t9evjepvpdpw99yxpzxve59sp9d" timestamp="1541684468"&gt;259&lt;/key&gt;&lt;/foreign-keys&gt;&lt;ref-type name="Journal Article"&gt;17&lt;/ref-type&gt;&lt;contributors&gt;&lt;authors&gt;&lt;author&gt;Roeske, J. C.&lt;/author&gt;&lt;author&gt;Forman, J. D.&lt;/author&gt;&lt;author&gt;Mesina, C. F.&lt;/author&gt;&lt;author&gt;He, T.&lt;/author&gt;&lt;author&gt;Pelizzari, C. A.&lt;/author&gt;&lt;author&gt;Fontenla, E.&lt;/author&gt;&lt;author&gt;Vijayakumar, S.&lt;/author&gt;&lt;author&gt;Chen, G. T.&lt;/author&gt;&lt;/authors&gt;&lt;/contributors&gt;&lt;auth-address&gt;Department of Radiation and Cellular Oncology, University of Chicago, IL 60637, USA.&lt;/auth-address&gt;&lt;titles&gt;&lt;title&gt;Evaluation of changes in the size and location of the prostate, seminal vesicles, bladder, and rectum during a course of external beam radiation therapy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/periodical&gt;&lt;pages&gt;1321-9&lt;/pages&gt;&lt;volume&gt;33&lt;/volume&gt;&lt;number&gt;5&lt;/number&gt;&lt;edition&gt;1995/12/01&lt;/edition&gt;&lt;keywords&gt;&lt;keyword&gt;Humans&lt;/keyword&gt;&lt;keyword&gt;Male&lt;/keyword&gt;&lt;keyword&gt;Movement&lt;/keyword&gt;&lt;keyword&gt;Prospective Studies&lt;/keyword&gt;&lt;keyword&gt;Prostate/*diagnostic imaging&lt;/keyword&gt;&lt;keyword&gt;Prostatic Neoplasms/diagnostic imaging/*radiotherapy&lt;/keyword&gt;&lt;keyword&gt;Rectum/*diagnostic imaging&lt;/keyword&gt;&lt;keyword&gt;Seminal Vesicles/*diagnostic imaging&lt;/keyword&gt;&lt;keyword&gt;Time Factors&lt;/keyword&gt;&lt;keyword&gt;*Tomography, X-Ray Computed&lt;/keyword&gt;&lt;keyword&gt;Urinary Bladder/*diagnostic imaging&lt;/keyword&gt;&lt;/keywords&gt;&lt;dates&gt;&lt;year&gt;1995&lt;/year&gt;&lt;pub-dates&gt;&lt;date&gt;Dec 1&lt;/date&gt;&lt;/pub-dates&gt;&lt;/dates&gt;&lt;isbn&gt;0360-3016 (Print)&amp;#xD;0360-3016&lt;/isbn&gt;&lt;accession-num&gt;7493857&lt;/accession-num&gt;&lt;urls&gt;&lt;/urls&gt;&lt;electronic-resource-num&gt;10.1016/0360-3016(95)00225-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6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Full bladder</w:t>
            </w:r>
          </w:p>
        </w:tc>
        <w:tc>
          <w:tcPr>
            <w:tcW w:w="1690" w:type="dxa"/>
            <w:vAlign w:val="bottom"/>
          </w:tcPr>
          <w:p w:rsidR="00293D53" w:rsidRDefault="00293D5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72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53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ladder volume varied +-30% on weekly cone beam CT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sares-Magaz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DYXNhcmVzLU1hZ2F6PC9BdXRob3I+PFllYXI+MjAxNzwv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DYXNhcmVzLU1hZ2F6PC9BdXRob3I+PFllYXI+MjAxNzwv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7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Full bladder</w:t>
            </w:r>
          </w:p>
        </w:tc>
        <w:tc>
          <w:tcPr>
            <w:tcW w:w="1690" w:type="dxa"/>
            <w:vAlign w:val="bottom"/>
          </w:tcPr>
          <w:p w:rsidR="00293D53" w:rsidRDefault="00293D5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7</w:t>
            </w:r>
          </w:p>
        </w:tc>
        <w:tc>
          <w:tcPr>
            <w:tcW w:w="172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53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onsiderable variation in bladder volume during course of RT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ramp</w: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DcmFtcDwvQXV0aG9yPjxZZWFyPjIwMTY8L1llYXI+PFJl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DcmFtcDwvQXV0aG9yPjxZZWFyPjIwMTY8L1llYXI+PFJl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8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ladder scan/none</w:t>
            </w:r>
          </w:p>
        </w:tc>
        <w:tc>
          <w:tcPr>
            <w:tcW w:w="169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7+17</w:t>
            </w:r>
          </w:p>
        </w:tc>
        <w:tc>
          <w:tcPr>
            <w:tcW w:w="172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53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Greater consistency in </w:t>
            </w:r>
            <w:r>
              <w:rPr>
                <w:rFonts w:ascii="Calibri" w:hAnsi="Calibri" w:cs="Calibri"/>
                <w:color w:val="000000"/>
              </w:rPr>
              <w:lastRenderedPageBreak/>
              <w:t>bladder volume using bladder scan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b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Mullaney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NdWxsYW5leTwvQXV0aG9yPjxZZWFyPjIwMTQ8L1llYXI+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NdWxsYW5leTwvQXV0aG9yPjxZZWFyPjIwMTQ8L1llYXI+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9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Two different drinking protocols</w:t>
            </w:r>
          </w:p>
        </w:tc>
        <w:tc>
          <w:tcPr>
            <w:tcW w:w="1690" w:type="dxa"/>
            <w:vAlign w:val="bottom"/>
          </w:tcPr>
          <w:p w:rsidR="00293D53" w:rsidRDefault="00293D5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10</w:t>
            </w:r>
          </w:p>
        </w:tc>
        <w:tc>
          <w:tcPr>
            <w:tcW w:w="172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53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540ml water associated with better </w:t>
            </w:r>
            <w:r w:rsidR="00E94A17">
              <w:rPr>
                <w:rFonts w:ascii="Calibri" w:hAnsi="Calibri" w:cs="Calibri"/>
                <w:color w:val="000000"/>
              </w:rPr>
              <w:t>reproducibility</w:t>
            </w:r>
            <w:r>
              <w:rPr>
                <w:rFonts w:ascii="Calibri" w:hAnsi="Calibri" w:cs="Calibri"/>
                <w:color w:val="000000"/>
              </w:rPr>
              <w:t xml:space="preserve"> of bladder volume than 1080ml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  <w:tr w:rsidR="00293D53" w:rsidTr="00293D53">
        <w:tc>
          <w:tcPr>
            <w:tcW w:w="1736" w:type="dxa"/>
            <w:vAlign w:val="bottom"/>
          </w:tcPr>
          <w:p w:rsidR="00293D53" w:rsidRDefault="00293D53" w:rsidP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ullaney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NdWxsYW5leTwvQXV0aG9yPjxZZWFyPjIwMTg8L1llYXI+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NdWxsYW5leTwvQXV0aG9yPjxZZWFyPjIwMTg8L1llYXI+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40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51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ladder ultrasound measurements</w:t>
            </w:r>
          </w:p>
        </w:tc>
        <w:tc>
          <w:tcPr>
            <w:tcW w:w="1690" w:type="dxa"/>
            <w:vAlign w:val="bottom"/>
          </w:tcPr>
          <w:p w:rsidR="00293D53" w:rsidRDefault="00293D53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90</w:t>
            </w:r>
          </w:p>
        </w:tc>
        <w:tc>
          <w:tcPr>
            <w:tcW w:w="1722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53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Strong positive correlation between ultrasound and CT bladder volumes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0" w:type="dxa"/>
            <w:vAlign w:val="bottom"/>
          </w:tcPr>
          <w:p w:rsidR="00293D53" w:rsidRDefault="00293D53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EE7F37" w:rsidTr="00293D53">
        <w:tc>
          <w:tcPr>
            <w:tcW w:w="1736" w:type="dxa"/>
            <w:vAlign w:val="bottom"/>
          </w:tcPr>
          <w:p w:rsidR="00EE7F37" w:rsidRDefault="00EE7F37" w:rsidP="00EE7F3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minowicz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Eminowicz&lt;/Author&gt;&lt;Year&gt;2016&lt;/Year&gt;&lt;RecNum&gt;365&lt;/RecNum&gt;&lt;DisplayText&gt;[41]&lt;/DisplayText&gt;&lt;record&gt;&lt;rec-number&gt;365&lt;/rec-number&gt;&lt;foreign-keys&gt;&lt;key app="EN" db-id="pzsepfxw9t9evjepvpdpw99yxpzxve59sp9d" timestamp="1557411355"&gt;365&lt;/key&gt;&lt;/foreign-keys&gt;&lt;ref-type name="Journal Article"&gt;17&lt;/ref-type&gt;&lt;contributors&gt;&lt;authors&gt;&lt;author&gt;Eminowicz, G.&lt;/author&gt;&lt;author&gt;Motlib, J.&lt;/author&gt;&lt;author&gt;Khan, S.&lt;/author&gt;&lt;author&gt;Perna, C.&lt;/author&gt;&lt;author&gt;McCormack, M.&lt;/author&gt;&lt;/authors&gt;&lt;/contributors&gt;&lt;titles&gt;&lt;title&gt;Pelvic Organ Motion during Radiotherapy for Cervical Cancer: Understanding Patterns and Recommended Patient Preparation&lt;/title&gt;&lt;secondary-title&gt;Clinical Oncology&lt;/secondary-title&gt;&lt;/titles&gt;&lt;periodical&gt;&lt;full-title&gt;Clinical Oncology&lt;/full-title&gt;&lt;/periodical&gt;&lt;pages&gt;e85-e91&lt;/pages&gt;&lt;volume&gt;28&lt;/volume&gt;&lt;number&gt;9&lt;/number&gt;&lt;keywords&gt;&lt;keyword&gt;Bladder preparation&lt;/keyword&gt;&lt;keyword&gt;cervical cancer&lt;/keyword&gt;&lt;keyword&gt;organ motion&lt;/keyword&gt;&lt;keyword&gt;radiotherapy&lt;/keyword&gt;&lt;/keywords&gt;&lt;dates&gt;&lt;year&gt;2016&lt;/year&gt;&lt;pub-dates&gt;&lt;date&gt;2016/09/01/&lt;/date&gt;&lt;/pub-dates&gt;&lt;/dates&gt;&lt;isbn&gt;0936-6555&lt;/isbn&gt;&lt;urls&gt;&lt;related-urls&gt;&lt;url&gt;http://www.sciencedirect.com/science/article/pii/S0936655516300784&lt;/url&gt;&lt;/related-urls&gt;&lt;/urls&gt;&lt;electronic-resource-num&gt;https://doi.org/10.1016/j.clon.2016.04.044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41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ervical cancer</w:t>
            </w:r>
          </w:p>
        </w:tc>
        <w:tc>
          <w:tcPr>
            <w:tcW w:w="1751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rinking protocol</w:t>
            </w:r>
          </w:p>
        </w:tc>
        <w:tc>
          <w:tcPr>
            <w:tcW w:w="1690" w:type="dxa"/>
            <w:vAlign w:val="bottom"/>
          </w:tcPr>
          <w:p w:rsidR="00EE7F37" w:rsidRDefault="00EE7F3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722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trospective cohort</w:t>
            </w:r>
          </w:p>
        </w:tc>
        <w:tc>
          <w:tcPr>
            <w:tcW w:w="1753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deal planning bladder volume 150-300ml </w:t>
            </w:r>
          </w:p>
        </w:tc>
        <w:tc>
          <w:tcPr>
            <w:tcW w:w="1710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0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EE7F37" w:rsidTr="00293D53">
        <w:tc>
          <w:tcPr>
            <w:tcW w:w="1736" w:type="dxa"/>
            <w:vAlign w:val="bottom"/>
          </w:tcPr>
          <w:p w:rsidR="00EE7F37" w:rsidRDefault="00EE7F37" w:rsidP="00EE7F3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Umesh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Umesh&lt;/Author&gt;&lt;Year&gt;2017&lt;/Year&gt;&lt;RecNum&gt;366&lt;/RecNum&gt;&lt;DisplayText&gt;[42]&lt;/DisplayText&gt;&lt;record&gt;&lt;rec-number&gt;366&lt;/rec-number&gt;&lt;foreign-keys&gt;&lt;key app="EN" db-id="pzsepfxw9t9evjepvpdpw99yxpzxve59sp9d" timestamp="1557412289"&gt;366&lt;/key&gt;&lt;/foreign-keys&gt;&lt;ref-type name="Journal Article"&gt;17&lt;/ref-type&gt;&lt;contributors&gt;&lt;authors&gt;&lt;author&gt;Umesh, Mahantshetty&lt;/author&gt;&lt;author&gt;Kumar, Deepak P.&lt;/author&gt;&lt;author&gt;Chadha, Pranav&lt;/author&gt;&lt;author&gt;Choudary, Rajiv&lt;/author&gt;&lt;author&gt;Kembhavi, Seema&lt;/author&gt;&lt;author&gt;Thakur, Meenakshi&lt;/author&gt;&lt;author&gt;Reena, Engineer&lt;/author&gt;&lt;author&gt;Chopra, Supriya&lt;/author&gt;&lt;author&gt;Shrivastava, Shyamkishore&lt;/author&gt;&lt;/authors&gt;&lt;/contributors&gt;&lt;titles&gt;&lt;title&gt;Transabdominal Ultrasonography-Defined Optimal and Definitive Bladder-Filling Protocol With Time Trends During Pelvic Radiation for Cervical Cancer&lt;/title&gt;&lt;secondary-title&gt;Technology in cancer research &amp;amp; treatment&lt;/secondary-title&gt;&lt;/titles&gt;&lt;periodical&gt;&lt;full-title&gt;Technology in cancer research &amp;amp; treatment&lt;/full-title&gt;&lt;/periodical&gt;&lt;pages&gt;1533034617709596-1533034617709596&lt;/pages&gt;&lt;volume&gt;16&lt;/volume&gt;&lt;number&gt;6&lt;/number&gt;&lt;dates&gt;&lt;year&gt;2017&lt;/year&gt;&lt;/dates&gt;&lt;publisher&gt;SAGE Publications&lt;/publisher&gt;&lt;isbn&gt;1533-0338&amp;#xD;1533-0346&lt;/isbn&gt;&lt;accession-num&gt;28532243&lt;/accession-num&gt;&lt;urls&gt;&lt;related-urls&gt;&lt;url&gt;https://www.ncbi.nlm.nih.gov/pubmed/28532243&lt;/url&gt;&lt;url&gt;https://www.ncbi.nlm.nih.gov/pmc/PMC5762049/&lt;/url&gt;&lt;/related-urls&gt;&lt;/urls&gt;&lt;electronic-resource-num&gt;10.1177/1533034617709596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42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2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ervical cancer</w:t>
            </w:r>
          </w:p>
        </w:tc>
        <w:tc>
          <w:tcPr>
            <w:tcW w:w="1751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ladder ultrasound measurements</w:t>
            </w:r>
          </w:p>
        </w:tc>
        <w:tc>
          <w:tcPr>
            <w:tcW w:w="1690" w:type="dxa"/>
            <w:vAlign w:val="bottom"/>
          </w:tcPr>
          <w:p w:rsidR="00EE7F37" w:rsidRDefault="00EE7F3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</w:t>
            </w:r>
          </w:p>
        </w:tc>
        <w:tc>
          <w:tcPr>
            <w:tcW w:w="1722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53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ladder filling to 300ml feasible throughout treatment</w:t>
            </w:r>
          </w:p>
        </w:tc>
        <w:tc>
          <w:tcPr>
            <w:tcW w:w="1710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0" w:type="dxa"/>
            <w:vAlign w:val="bottom"/>
          </w:tcPr>
          <w:p w:rsidR="00EE7F37" w:rsidRDefault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</w:tbl>
    <w:p w:rsidR="00652BE3" w:rsidRDefault="00652BE3"/>
    <w:p w:rsidR="00652BE3" w:rsidRDefault="00652BE3" w:rsidP="00762872">
      <w:pPr>
        <w:pStyle w:val="Heading2"/>
      </w:pPr>
      <w:r>
        <w:t>Belly board/prone posi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66"/>
        <w:gridCol w:w="2103"/>
        <w:gridCol w:w="1739"/>
        <w:gridCol w:w="1691"/>
        <w:gridCol w:w="1723"/>
        <w:gridCol w:w="1730"/>
        <w:gridCol w:w="1711"/>
        <w:gridCol w:w="1711"/>
      </w:tblGrid>
      <w:tr w:rsidR="00762872" w:rsidTr="00402CD6">
        <w:tc>
          <w:tcPr>
            <w:tcW w:w="1766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Author</w:t>
            </w:r>
          </w:p>
        </w:tc>
        <w:tc>
          <w:tcPr>
            <w:tcW w:w="210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population</w:t>
            </w:r>
          </w:p>
        </w:tc>
        <w:tc>
          <w:tcPr>
            <w:tcW w:w="1739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Intervention</w:t>
            </w:r>
          </w:p>
        </w:tc>
        <w:tc>
          <w:tcPr>
            <w:tcW w:w="169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Patient number</w:t>
            </w:r>
          </w:p>
        </w:tc>
        <w:tc>
          <w:tcPr>
            <w:tcW w:w="1723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Type of study</w:t>
            </w:r>
          </w:p>
        </w:tc>
        <w:tc>
          <w:tcPr>
            <w:tcW w:w="1730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Outcome</w:t>
            </w:r>
          </w:p>
        </w:tc>
        <w:tc>
          <w:tcPr>
            <w:tcW w:w="1711" w:type="dxa"/>
            <w:vAlign w:val="bottom"/>
          </w:tcPr>
          <w:p w:rsidR="00652BE3" w:rsidRDefault="00652BE3">
            <w:pPr>
              <w:rPr>
                <w:rFonts w:ascii="Calibri" w:hAnsi="Calibri" w:cs="Calibri"/>
                <w:color w:val="000000"/>
                <w:sz w:val="24"/>
                <w:szCs w:val="24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level of evidence</w:t>
            </w:r>
          </w:p>
        </w:tc>
        <w:tc>
          <w:tcPr>
            <w:tcW w:w="1711" w:type="dxa"/>
            <w:vAlign w:val="bottom"/>
          </w:tcPr>
          <w:p w:rsidR="008C56F1" w:rsidRPr="008C56F1" w:rsidRDefault="00652BE3">
            <w:pPr>
              <w:rPr>
                <w:rFonts w:ascii="Calibri" w:hAnsi="Calibri" w:cs="Calibri"/>
                <w:color w:val="000000"/>
                <w:u w:val="single"/>
              </w:rPr>
            </w:pPr>
            <w:r>
              <w:rPr>
                <w:rFonts w:ascii="Calibri" w:hAnsi="Calibri" w:cs="Calibri"/>
                <w:color w:val="000000"/>
                <w:u w:val="single"/>
              </w:rPr>
              <w:t>Suggested grade of evidence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Kim</w: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AzPC9SZWNOdW0+PERpc3BsYXlUZXh0PlszMF08L0Rpc3BsYXlUZXh0PjxyZWNvcmQ+PHJl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AzPC9SZWNOdW0+PERpc3BsYXlUZXh0PlszMF08L0Rpc3BsYXlUZXh0PjxyZWNvcmQ+PHJl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0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cancer pre-operative</w:t>
            </w:r>
          </w:p>
        </w:tc>
        <w:tc>
          <w:tcPr>
            <w:tcW w:w="1739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/belly board</w:t>
            </w:r>
          </w:p>
        </w:tc>
        <w:tc>
          <w:tcPr>
            <w:tcW w:w="1691" w:type="dxa"/>
            <w:vAlign w:val="bottom"/>
          </w:tcPr>
          <w:p w:rsidR="00402CD6" w:rsidRDefault="00402CD6" w:rsidP="00473C0F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3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Distended bladder alone and combined with belly board reduced volume </w:t>
            </w:r>
            <w:r>
              <w:rPr>
                <w:rFonts w:ascii="Calibri" w:hAnsi="Calibri" w:cs="Calibri"/>
                <w:color w:val="000000"/>
              </w:rPr>
              <w:lastRenderedPageBreak/>
              <w:t>of irradiated small bowel</w:t>
            </w:r>
          </w:p>
        </w:tc>
        <w:tc>
          <w:tcPr>
            <w:tcW w:w="1711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c</w:t>
            </w:r>
          </w:p>
        </w:tc>
        <w:tc>
          <w:tcPr>
            <w:tcW w:w="1711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Kim</w: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IyPC9SZWNOdW0+PERpc3BsYXlUZXh0PlszMV08L0Rpc3BsYXlUZXh0PjxyZWNvcmQ+PHJl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LaW08L0F1dGhvcj48WWVhcj4yMDA1PC9ZZWFyPjxSZWNO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1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cancer post-operative</w:t>
            </w:r>
          </w:p>
        </w:tc>
        <w:tc>
          <w:tcPr>
            <w:tcW w:w="1739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/belly board</w:t>
            </w:r>
          </w:p>
        </w:tc>
        <w:tc>
          <w:tcPr>
            <w:tcW w:w="1691" w:type="dxa"/>
            <w:vAlign w:val="bottom"/>
          </w:tcPr>
          <w:p w:rsidR="00402CD6" w:rsidRDefault="00402CD6" w:rsidP="00473C0F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3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Distended bladder alone and combined with belly board reduced volume of irradiated small bowel</w:t>
            </w:r>
          </w:p>
        </w:tc>
        <w:tc>
          <w:tcPr>
            <w:tcW w:w="1711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Kim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Kim&lt;/Author&gt;&lt;Year&gt;2007&lt;/Year&gt;&lt;RecNum&gt;339&lt;/RecNum&gt;&lt;DisplayText&gt;[43]&lt;/DisplayText&gt;&lt;record&gt;&lt;rec-number&gt;339&lt;/rec-number&gt;&lt;foreign-keys&gt;&lt;key app="EN" db-id="pzsepfxw9t9evjepvpdpw99yxpzxve59sp9d" timestamp="1549982525"&gt;339&lt;/key&gt;&lt;/foreign-keys&gt;&lt;ref-type name="Journal Article"&gt;17&lt;/ref-type&gt;&lt;contributors&gt;&lt;authors&gt;&lt;author&gt;Kim, Joo Young&lt;/author&gt;&lt;author&gt;Kim, Dae Yong&lt;/author&gt;&lt;author&gt;Kim, Tae Hyun&lt;/author&gt;&lt;author&gt;Park, Sung Yong&lt;/author&gt;&lt;author&gt;Lee, Se Byeong&lt;/author&gt;&lt;author&gt;Shin, Kyung Hwan&lt;/author&gt;&lt;author&gt;Pyo, Hongryull&lt;/author&gt;&lt;author&gt;Kim, Joo-Young&lt;/author&gt;&lt;author&gt;Cho, Kwan Ho %J International Journal of Colorectal Disease&lt;/author&gt;&lt;/authors&gt;&lt;/contributors&gt;&lt;titles&gt;&lt;title&gt;Intensity-modulated radiotherapy with a belly board for rectal cancer&lt;/title&gt;&lt;/titles&gt;&lt;pages&gt;373-379&lt;/pages&gt;&lt;volume&gt;22&lt;/volume&gt;&lt;number&gt;4&lt;/number&gt;&lt;dates&gt;&lt;year&gt;2007&lt;/year&gt;&lt;pub-dates&gt;&lt;date&gt;April 01&lt;/date&gt;&lt;/pub-dates&gt;&lt;/dates&gt;&lt;isbn&gt;1432-1262&lt;/isbn&gt;&lt;label&gt;Kim2007&lt;/label&gt;&lt;work-type&gt;journal article&lt;/work-type&gt;&lt;urls&gt;&lt;related-urls&gt;&lt;url&gt;https://doi.org/10.1007/s00384-006-0166-x&lt;/url&gt;&lt;/related-urls&gt;&lt;/urls&gt;&lt;electronic-resource-num&gt;10.1007/s00384-006-0166-x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3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tal cancer pre-operative</w:t>
            </w:r>
          </w:p>
        </w:tc>
        <w:tc>
          <w:tcPr>
            <w:tcW w:w="1739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ne/prone + belly board</w:t>
            </w:r>
          </w:p>
        </w:tc>
        <w:tc>
          <w:tcPr>
            <w:tcW w:w="1691" w:type="dxa"/>
            <w:vAlign w:val="bottom"/>
          </w:tcPr>
          <w:p w:rsidR="00402CD6" w:rsidRDefault="00402CD6" w:rsidP="00473C0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3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volume of irradiated small bowel with prone position + belly board</w:t>
            </w:r>
          </w:p>
        </w:tc>
        <w:tc>
          <w:tcPr>
            <w:tcW w:w="1711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eriwal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CZXJpd2FsPC9BdXRob3I+PFllYXI+MjAwNzwvWWVhcj48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=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CZXJpd2FsPC9BdXRob3I+PFllYXI+MjAwNzwvWWVhcj48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=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4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Endometrial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1+26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No difference in bowel </w:t>
            </w:r>
            <w:proofErr w:type="spellStart"/>
            <w:r>
              <w:rPr>
                <w:rFonts w:ascii="Calibri" w:hAnsi="Calibri" w:cs="Calibri"/>
                <w:color w:val="000000"/>
              </w:rPr>
              <w:t>dosimetry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or toxicity with supi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rti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Martin&lt;/Author&gt;&lt;Year&gt;2005&lt;/Year&gt;&lt;RecNum&gt;340&lt;/RecNum&gt;&lt;DisplayText&gt;[45]&lt;/DisplayText&gt;&lt;record&gt;&lt;rec-number&gt;340&lt;/rec-number&gt;&lt;foreign-keys&gt;&lt;key app="EN" db-id="pzsepfxw9t9evjepvpdpw99yxpzxve59sp9d" timestamp="1549982901"&gt;340&lt;/key&gt;&lt;/foreign-keys&gt;&lt;ref-type name="Journal Article"&gt;17&lt;/ref-type&gt;&lt;contributors&gt;&lt;authors&gt;&lt;author&gt;Martin, Joseph&lt;/author&gt;&lt;author&gt;Fitzpatrick, Kathryn&lt;/author&gt;&lt;author&gt;Horan, Gail&lt;/author&gt;&lt;author&gt;McCloy, Roisin&lt;/author&gt;&lt;author&gt;Buckney, Steve&lt;/author&gt;&lt;author&gt;O&amp;apos;Neill, Louise&lt;/author&gt;&lt;author&gt;Faul, Clare&lt;/author&gt;&lt;/authors&gt;&lt;/contributors&gt;&lt;titles&gt;&lt;title&gt;Treatment with a belly-board device significantly reduces the volume of small bowel irradiated and results in low acute toxicity in adjuvant radiotherapy for gynecologic cancer: results of a prospective study&lt;/title&gt;&lt;secondary-title&gt;Radiotherapy and Oncology&lt;/secondary-title&gt;&lt;/titles&gt;&lt;periodical&gt;&lt;full-title&gt;Radiotherapy and Oncology&lt;/full-title&gt;&lt;/periodical&gt;&lt;pages&gt;267-274&lt;/pages&gt;&lt;volume&gt;74&lt;/volume&gt;&lt;number&gt;3&lt;/number&gt;&lt;keywords&gt;&lt;keyword&gt;Gynecologic cancer&lt;/keyword&gt;&lt;keyword&gt;Small bowel toxicity&lt;/keyword&gt;&lt;keyword&gt;Belly-board&lt;/keyword&gt;&lt;keyword&gt;Radiotherapy&lt;/keyword&gt;&lt;/keywords&gt;&lt;dates&gt;&lt;year&gt;2005&lt;/year&gt;&lt;pub-dates&gt;&lt;date&gt;2005/03/01/&lt;/date&gt;&lt;/pub-dates&gt;&lt;/dates&gt;&lt;isbn&gt;0167-8140&lt;/isbn&gt;&lt;urls&gt;&lt;related-urls&gt;&lt;url&gt;http://www.sciencedirect.com/science/article/pii/S0167814004005481&lt;/url&gt;&lt;/related-urls&gt;&lt;/urls&gt;&lt;electronic-resource-num&gt;https://doi.org/10.1016/j.radonc.2004.11.010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5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ynaecological cancer post-operative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pine/prone + belly board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2</w:t>
            </w:r>
          </w:p>
        </w:tc>
        <w:tc>
          <w:tcPr>
            <w:tcW w:w="1723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30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duced volume of small bowel irradiated using prone position + belly board plus low rates of acute toxicity</w:t>
            </w:r>
          </w:p>
        </w:tc>
        <w:tc>
          <w:tcPr>
            <w:tcW w:w="1711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1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yley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CYXlsZXk8L0F1dGhvcj48WWVhcj4yMDA0PC9ZZWFyPjxS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CYXlsZXk8L0F1dGhvcj48WWVhcj4yMDA0PC9ZZWFyPjxS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6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8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CT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ower doses to rectum, bladder and bowel and reduced prostate motion in supi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b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jon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CYWpvbjwvQXV0aG9yPjxZZWFyPjIwMTE8L1llYXI+PFJl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CYWpvbjwvQXV0aG9yPjxZZWFyPjIwMTE8L1llYXI+PFJl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7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Prone/supine </w:t>
            </w:r>
            <w:r>
              <w:rPr>
                <w:rFonts w:ascii="Calibri" w:hAnsi="Calibri" w:cs="Calibri"/>
                <w:color w:val="000000"/>
              </w:rPr>
              <w:lastRenderedPageBreak/>
              <w:t>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4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Internal control </w:t>
            </w:r>
            <w:r>
              <w:rPr>
                <w:rFonts w:ascii="Calibri" w:hAnsi="Calibri" w:cs="Calibri"/>
                <w:color w:val="000000"/>
              </w:rPr>
              <w:lastRenderedPageBreak/>
              <w:t>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 xml:space="preserve">Reduced doses </w:t>
            </w:r>
            <w:r>
              <w:rPr>
                <w:rFonts w:ascii="Calibri" w:hAnsi="Calibri" w:cs="Calibri"/>
                <w:color w:val="000000"/>
              </w:rPr>
              <w:lastRenderedPageBreak/>
              <w:t>to rectum and bladder in pro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O'Neill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O&amp;apos;Neill&lt;/Author&gt;&lt;Year&gt;2008&lt;/Year&gt;&lt;RecNum&gt;312&lt;/RecNum&gt;&lt;DisplayText&gt;[48]&lt;/DisplayText&gt;&lt;record&gt;&lt;rec-number&gt;312&lt;/rec-number&gt;&lt;foreign-keys&gt;&lt;key app="EN" db-id="pzsepfxw9t9evjepvpdpw99yxpzxve59sp9d" timestamp="1542288244"&gt;312&lt;/key&gt;&lt;/foreign-keys&gt;&lt;ref-type name="Journal Article"&gt;17&lt;/ref-type&gt;&lt;contributors&gt;&lt;authors&gt;&lt;author&gt;O&amp;apos;Neill, L.&lt;/author&gt;&lt;author&gt;Armstrong, J.&lt;/author&gt;&lt;author&gt;Buckney, S.&lt;/author&gt;&lt;author&gt;Assiri, M.&lt;/author&gt;&lt;author&gt;Cannon, M.&lt;/author&gt;&lt;author&gt;Holmberg, O.&lt;/author&gt;&lt;/authors&gt;&lt;/contributors&gt;&lt;auth-address&gt;Medical Physics, Dublin, Ireland.&lt;/auth-address&gt;&lt;titles&gt;&lt;title&gt;A phase II trial for the optimisation of treatment position in the radiation therapy of prostate cancer&lt;/title&gt;&lt;secondary-title&gt;Radiother Oncol&lt;/secondary-title&gt;&lt;alt-title&gt;Radiotherapy and oncology : journal of the European Society for Therapeutic Radiology and Oncology&lt;/alt-title&gt;&lt;/titles&gt;&lt;periodical&gt;&lt;full-title&gt;Radiother Oncol&lt;/full-title&gt;&lt;/periodical&gt;&lt;pages&gt;61-6&lt;/pages&gt;&lt;volume&gt;88&lt;/volume&gt;&lt;number&gt;1&lt;/number&gt;&lt;edition&gt;2008/05/03&lt;/edition&gt;&lt;keywords&gt;&lt;keyword&gt;Aged&lt;/keyword&gt;&lt;keyword&gt;Humans&lt;/keyword&gt;&lt;keyword&gt;Male&lt;/keyword&gt;&lt;keyword&gt;Middle Aged&lt;/keyword&gt;&lt;keyword&gt;Prone Position/*physiology&lt;/keyword&gt;&lt;keyword&gt;Prospective Studies&lt;/keyword&gt;&lt;keyword&gt;Prostatic Neoplasms/*radiotherapy&lt;/keyword&gt;&lt;keyword&gt;Radiotherapy Planning, Computer-Assisted/*methods&lt;/keyword&gt;&lt;keyword&gt;Radiotherapy, Conformal/*methods&lt;/keyword&gt;&lt;keyword&gt;Rectum/radiation effects&lt;/keyword&gt;&lt;keyword&gt;Treatment Outcome&lt;/keyword&gt;&lt;/keywords&gt;&lt;dates&gt;&lt;year&gt;2008&lt;/year&gt;&lt;pub-dates&gt;&lt;date&gt;Jul&lt;/date&gt;&lt;/pub-dates&gt;&lt;/dates&gt;&lt;isbn&gt;0167-8140 (Print)&amp;#xD;0167-8140&lt;/isbn&gt;&lt;accession-num&gt;18453021&lt;/accession-num&gt;&lt;urls&gt;&lt;/urls&gt;&lt;electronic-resource-num&gt;10.1016/j.radonc.2008.03.02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8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6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duced doses to rectum and bladder in pro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dli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BZGxpPC9BdXRob3I+PFllYXI+MjAwMzwvWWVhcj48UmVj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BZGxpPC9BdXRob3I+PFllYXI+MjAwMzwvWWVhcj48UmVj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49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ervical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 + belly board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6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ower small bowel doses with prone position plus belly board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Huh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Huh&lt;/Author&gt;&lt;Year&gt;2004&lt;/Year&gt;&lt;RecNum&gt;313&lt;/RecNum&gt;&lt;DisplayText&gt;[50]&lt;/DisplayText&gt;&lt;record&gt;&lt;rec-number&gt;313&lt;/rec-number&gt;&lt;foreign-keys&gt;&lt;key app="EN" db-id="pzsepfxw9t9evjepvpdpw99yxpzxve59sp9d" timestamp="1542288327"&gt;313&lt;/key&gt;&lt;/foreign-keys&gt;&lt;ref-type name="Journal Article"&gt;17&lt;/ref-type&gt;&lt;contributors&gt;&lt;authors&gt;&lt;author&gt;Huh, S. J.&lt;/author&gt;&lt;author&gt;Park, W.&lt;/author&gt;&lt;author&gt;Ju, S. G.&lt;/author&gt;&lt;author&gt;Lee, J. E.&lt;/author&gt;&lt;author&gt;Han, Y.&lt;/author&gt;&lt;/authors&gt;&lt;/contributors&gt;&lt;auth-address&gt;Department of Radiation Oncology, Samsung Medical Center, Sungkyunkwan University School of Medicine, Seoul, Korea. sjhuh@smc.samsung.co.kr&lt;/auth-address&gt;&lt;titles&gt;&lt;title&gt;Small-bowel displacement system for the sparing of small bowel in three-dimensional conformal radiotherapy for cervical cancer&lt;/title&gt;&lt;secondary-title&gt;Clin Oncol (R Coll Radiol)&lt;/secondary-title&gt;&lt;alt-title&gt;Clinical oncology (Royal College of Radiologists (Great Britain))&lt;/alt-title&gt;&lt;/titles&gt;&lt;periodical&gt;&lt;full-title&gt;Clin Oncol (R Coll Radiol)&lt;/full-title&gt;&lt;/periodical&gt;&lt;pages&gt;467-73&lt;/pages&gt;&lt;volume&gt;16&lt;/volume&gt;&lt;number&gt;7&lt;/number&gt;&lt;edition&gt;2004/10/20&lt;/edition&gt;&lt;keywords&gt;&lt;keyword&gt;Adult&lt;/keyword&gt;&lt;keyword&gt;Female&lt;/keyword&gt;&lt;keyword&gt;Humans&lt;/keyword&gt;&lt;keyword&gt;Immobilization/*instrumentation&lt;/keyword&gt;&lt;keyword&gt;Intestine, Small/anatomy &amp;amp; histology/*radiation effects&lt;/keyword&gt;&lt;keyword&gt;Middle Aged&lt;/keyword&gt;&lt;keyword&gt;Palliative Care&lt;/keyword&gt;&lt;keyword&gt;Posture&lt;/keyword&gt;&lt;keyword&gt;Radiation Injuries/*prevention &amp;amp; control&lt;/keyword&gt;&lt;keyword&gt;Radiotherapy, Conformal/*methods&lt;/keyword&gt;&lt;keyword&gt;Uterine Cervical Neoplasms/*radiotherapy&lt;/keyword&gt;&lt;/keywords&gt;&lt;dates&gt;&lt;year&gt;2004&lt;/year&gt;&lt;pub-dates&gt;&lt;date&gt;Oct&lt;/date&gt;&lt;/pub-dates&gt;&lt;/dates&gt;&lt;isbn&gt;0936-6555 (Print)&amp;#xD;0936-6555&lt;/isbn&gt;&lt;accession-num&gt;1549080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0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ervical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 with/without belly board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ower volume of small bowel received prescription dose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762872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inkawa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Pinkawa&lt;/Author&gt;&lt;Year&gt;2003&lt;/Year&gt;&lt;RecNum&gt;301&lt;/RecNum&gt;&lt;DisplayText&gt;[33]&lt;/DisplayText&gt;&lt;record&gt;&lt;rec-number&gt;301&lt;/rec-number&gt;&lt;foreign-keys&gt;&lt;key app="EN" db-id="pzsepfxw9t9evjepvpdpw99yxpzxve59sp9d" timestamp="1542286752"&gt;301&lt;/key&gt;&lt;/foreign-keys&gt;&lt;ref-type name="Journal Article"&gt;17&lt;/ref-type&gt;&lt;contributors&gt;&lt;authors&gt;&lt;author&gt;Pinkawa, M.&lt;/author&gt;&lt;author&gt;Gagel, B.&lt;/author&gt;&lt;author&gt;Demirel, C.&lt;/author&gt;&lt;author&gt;Schmachtenberg, A.&lt;/author&gt;&lt;author&gt;Asadpour, B.&lt;/author&gt;&lt;author&gt;Eble, M. J.&lt;/author&gt;&lt;/authors&gt;&lt;/contributors&gt;&lt;auth-address&gt;Klinik fur Strahlentherapie, Universitatsklinikum der RWTH Aachen, Pauwelsstr. 30, Aachen 52057, Germany.&lt;/auth-address&gt;&lt;titles&gt;&lt;title&gt;Dose-volume histogram evaluation of prone and supine patient position in external beam radiotherapy for cervical and endometrial cancer&lt;/title&gt;&lt;secondary-title&gt;Radiother Oncol&lt;/secondary-title&gt;&lt;alt-title&gt;Radiotherapy and oncology : journal of the European Society for Therapeutic Radiology and Oncology&lt;/alt-title&gt;&lt;/titles&gt;&lt;periodical&gt;&lt;full-title&gt;Radiother Oncol&lt;/full-title&gt;&lt;/periodical&gt;&lt;pages&gt;99-105&lt;/pages&gt;&lt;volume&gt;69&lt;/volume&gt;&lt;number&gt;1&lt;/number&gt;&lt;edition&gt;2003/11/05&lt;/edition&gt;&lt;keywords&gt;&lt;keyword&gt;Endometrial Neoplasms/*radiotherapy&lt;/keyword&gt;&lt;keyword&gt;Female&lt;/keyword&gt;&lt;keyword&gt;Humans&lt;/keyword&gt;&lt;keyword&gt;Intestines/radiation effects&lt;/keyword&gt;&lt;keyword&gt;Prone Position&lt;/keyword&gt;&lt;keyword&gt;Radiation Injuries&lt;/keyword&gt;&lt;keyword&gt;Radiation Protection&lt;/keyword&gt;&lt;keyword&gt;Radiotherapy Dosage&lt;/keyword&gt;&lt;keyword&gt;Radiotherapy Planning, Computer-Assisted&lt;/keyword&gt;&lt;keyword&gt;Rectum/radiation effects&lt;/keyword&gt;&lt;keyword&gt;Supine Position&lt;/keyword&gt;&lt;keyword&gt;Urinary Bladder/radiation effects&lt;/keyword&gt;&lt;keyword&gt;Uterine Cervical Neoplasms/*radiotherapy&lt;/keyword&gt;&lt;/keywords&gt;&lt;dates&gt;&lt;year&gt;2003&lt;/year&gt;&lt;pub-dates&gt;&lt;date&gt;Oct&lt;/date&gt;&lt;/pub-dates&gt;&lt;/dates&gt;&lt;isbn&gt;0167-8140 (Print)&amp;#xD;0167-8140&lt;/isbn&gt;&lt;accession-num&gt;1459736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33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ervical/endometrial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ladder filling/prone or 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ower dose to bladder and post-operative bowel with bladder filling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romberger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Stromberger&lt;/Author&gt;&lt;Year&gt;2010&lt;/Year&gt;&lt;RecNum&gt;314&lt;/RecNum&gt;&lt;DisplayText&gt;[51]&lt;/DisplayText&gt;&lt;record&gt;&lt;rec-number&gt;314&lt;/rec-number&gt;&lt;foreign-keys&gt;&lt;key app="EN" db-id="pzsepfxw9t9evjepvpdpw99yxpzxve59sp9d" timestamp="1542288349"&gt;314&lt;/key&gt;&lt;/foreign-keys&gt;&lt;ref-type name="Journal Article"&gt;17&lt;/ref-type&gt;&lt;contributors&gt;&lt;authors&gt;&lt;author&gt;Stromberger, C.&lt;/author&gt;&lt;author&gt;Kom, Y.&lt;/author&gt;&lt;author&gt;Kawgan-Kagan, M.&lt;/author&gt;&lt;author&gt;Mensing, T.&lt;/author&gt;&lt;author&gt;Jahn, U.&lt;/author&gt;&lt;author&gt;Schneider, A.&lt;/author&gt;&lt;author&gt;Budach, V.&lt;/author&gt;&lt;author&gt;Kohler, C.&lt;/author&gt;&lt;author&gt;Marnitz, S.&lt;/author&gt;&lt;/authors&gt;&lt;/contributors&gt;&lt;auth-address&gt;Department of Radiooncology, Charite University Hospital, Campus CCM and CVK, Augustenburger Platz 1, Berlin, Germany. carmen.stromberger@charite.de&lt;/auth-address&gt;&lt;titles&gt;&lt;title&gt;Intensity-modulated radiotherapy in patients with cervical cancer. An intra-individual comparison of prone and supine positioning&lt;/title&gt;&lt;secondary-title&gt;Radiat Oncol&lt;/secondary-title&gt;&lt;alt-title&gt;Radiation oncology (London, England)&lt;/alt-title&gt;&lt;/titles&gt;&lt;periodical&gt;&lt;full-title&gt;Radiat Oncol&lt;/full-title&gt;&lt;/periodical&gt;&lt;pages&gt;63&lt;/pages&gt;&lt;volume&gt;5&lt;/volume&gt;&lt;edition&gt;2010/07/06&lt;/edition&gt;&lt;keywords&gt;&lt;keyword&gt;Female&lt;/keyword&gt;&lt;keyword&gt;Humans&lt;/keyword&gt;&lt;keyword&gt;Neoplasm Staging&lt;/keyword&gt;&lt;keyword&gt;Prone Position&lt;/keyword&gt;&lt;keyword&gt;Radiometry&lt;/keyword&gt;&lt;keyword&gt;Radiotherapy Dosage&lt;/keyword&gt;&lt;keyword&gt;Radiotherapy, Intensity-Modulated/*methods&lt;/keyword&gt;&lt;keyword&gt;Supine Position&lt;/keyword&gt;&lt;keyword&gt;Uterine Cervical Neoplasms/pathology/*radiotherapy&lt;/keyword&gt;&lt;/keywords&gt;&lt;dates&gt;&lt;year&gt;2010&lt;/year&gt;&lt;pub-dates&gt;&lt;date&gt;Jul 2&lt;/date&gt;&lt;/pub-dates&gt;&lt;/dates&gt;&lt;isbn&gt;1748-717x&lt;/isbn&gt;&lt;accession-num&gt;20598136&lt;/accession-num&gt;&lt;urls&gt;&lt;/urls&gt;&lt;custom2&gt;PMC2904783&lt;/custom2&gt;&lt;electronic-resource-num&gt;10.1186/1748-717x-5-6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1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Cervical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 + belly board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ower volume of small bowel received higher doses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Gre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Greer&lt;/Author&gt;&lt;Year&gt;1998&lt;/Year&gt;&lt;RecNum&gt;317&lt;/RecNum&gt;&lt;DisplayText&gt;[52]&lt;/DisplayText&gt;&lt;record&gt;&lt;rec-number&gt;317&lt;/rec-number&gt;&lt;foreign-keys&gt;&lt;key app="EN" db-id="pzsepfxw9t9evjepvpdpw99yxpzxve59sp9d" timestamp="1542289091"&gt;317&lt;/key&gt;&lt;/foreign-keys&gt;&lt;ref-type name="Journal Article"&gt;17&lt;/ref-type&gt;&lt;contributors&gt;&lt;authors&gt;&lt;author&gt;Greer, Peter B.&lt;/author&gt;&lt;author&gt;Mortensen, Trina M.&lt;/author&gt;&lt;author&gt;Jose, C. C.&lt;/author&gt;&lt;/authors&gt;&lt;/contributors&gt;&lt;titles&gt;&lt;title&gt;Comparison of two methods for anterior–posterior isocenter localization in pelvic radiotherapy using electronic portal imaging&lt;/title&gt;&lt;secondary-title&gt;International Journal of Radiation Oncology*Biology*Physics&lt;/secondary-title&gt;&lt;/titles&gt;&lt;periodical&gt;&lt;full-title&gt;International Journal of Radiation Oncology*Biology*Physics&lt;/full-title&gt;&lt;/periodical&gt;&lt;pages&gt;1193-1199&lt;/pages&gt;&lt;volume&gt;41&lt;/volume&gt;&lt;number&gt;5&lt;/number&gt;&lt;keywords&gt;&lt;keyword&gt;Setup variation&lt;/keyword&gt;&lt;keyword&gt;Treatment localization&lt;/keyword&gt;&lt;keyword&gt;Setup techniques&lt;/keyword&gt;&lt;keyword&gt;Pelvic radiotherapy&lt;/keyword&gt;&lt;keyword&gt;Electronic portal imaging&lt;/keyword&gt;&lt;/keywords&gt;&lt;dates&gt;&lt;year&gt;1998&lt;/year&gt;&lt;pub-dates&gt;&lt;date&gt;1998/07/15/&lt;/date&gt;&lt;/pub-dates&gt;&lt;/dates&gt;&lt;isbn&gt;0360-3016&lt;/isbn&gt;&lt;urls&gt;&lt;related-urls&gt;&lt;url&gt;http://www.sciencedirect.com/science/article/pii/S0360301698001606&lt;/url&gt;&lt;/related-urls&gt;&lt;/urls&gt;&lt;electronic-resource-num&gt;https://doi.org/10.1016/S0360-3016(98)00160-6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2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and rectal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1+8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pective cohort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arger average random and systematic errors in pro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Kitamura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Kitamura&lt;/Author&gt;&lt;Year&gt;2002&lt;/Year&gt;&lt;RecNum&gt;318&lt;/RecNum&gt;&lt;DisplayText&gt;[53]&lt;/DisplayText&gt;&lt;record&gt;&lt;rec-number&gt;318&lt;/rec-number&gt;&lt;foreign-keys&gt;&lt;key app="EN" db-id="pzsepfxw9t9evjepvpdpw99yxpzxve59sp9d" timestamp="1542289137"&gt;318&lt;/key&gt;&lt;/foreign-keys&gt;&lt;ref-type name="Journal Article"&gt;17&lt;/ref-type&gt;&lt;contributors&gt;&lt;authors&gt;&lt;author&gt;Kitamura, Kei&lt;/author&gt;&lt;author&gt;Shirato, Hiroki&lt;/author&gt;&lt;author&gt;Seppenwoolde, Yvette&lt;/author&gt;&lt;author&gt;Onimaru, Rikiya&lt;/author&gt;&lt;author&gt;Oda, Makoto&lt;/author&gt;&lt;author&gt;Fujita, Katsuhisa&lt;/author&gt;&lt;author&gt;Shimizu, Shinichi&lt;/author&gt;&lt;author&gt;Shinohara, Nobuo&lt;/author&gt;&lt;author&gt;Harabayashi, Toru&lt;/author&gt;&lt;author&gt;Miyasaka, Kazuo&lt;/author&gt;&lt;/authors&gt;&lt;/contributors&gt;&lt;titles&gt;&lt;title&gt;Three-dimensional intrafractional movement of prostate measured during real-time tumor-tracking radiotherapy in supine and prone treatment positions&lt;/title&gt;&lt;secondary-title&gt;International Journal of Radiation Oncology*Biology*Physics&lt;/secondary-title&gt;&lt;/titles&gt;&lt;periodical&gt;&lt;full-title&gt;International Journal of Radiation Oncology*Biology*Physics&lt;/full-title&gt;&lt;/periodical&gt;&lt;pages&gt;1117-1123&lt;/pages&gt;&lt;volume&gt;53&lt;/volume&gt;&lt;number&gt;5&lt;/number&gt;&lt;keywords&gt;&lt;keyword&gt;Prostate&lt;/keyword&gt;&lt;keyword&gt;Real-time tracking&lt;/keyword&gt;&lt;keyword&gt;Intrafractional motion&lt;/keyword&gt;&lt;/keywords&gt;&lt;dates&gt;&lt;year&gt;2002&lt;/year&gt;&lt;pub-dates&gt;&lt;date&gt;2002/08/01/&lt;/date&gt;&lt;/pub-dates&gt;&lt;/dates&gt;&lt;isbn&gt;0360-3016&lt;/isbn&gt;&lt;urls&gt;&lt;related-urls&gt;&lt;url&gt;http://www.sciencedirect.com/science/article/pii/S0360301602028821&lt;/url&gt;&lt;/related-urls&gt;&lt;/urls&gt;&lt;electronic-resource-num&gt;https://doi.org/10.1016/S0360-3016(02)02882-1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3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0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Larger </w:t>
            </w:r>
            <w:r w:rsidR="00E94A17">
              <w:rPr>
                <w:rFonts w:ascii="Calibri" w:hAnsi="Calibri" w:cs="Calibri"/>
                <w:color w:val="000000"/>
              </w:rPr>
              <w:t>intra-fraction</w:t>
            </w:r>
            <w:r>
              <w:rPr>
                <w:rFonts w:ascii="Calibri" w:hAnsi="Calibri" w:cs="Calibri"/>
                <w:color w:val="000000"/>
              </w:rPr>
              <w:t xml:space="preserve"> </w:t>
            </w:r>
            <w:r>
              <w:rPr>
                <w:rFonts w:ascii="Calibri" w:hAnsi="Calibri" w:cs="Calibri"/>
                <w:color w:val="000000"/>
              </w:rPr>
              <w:lastRenderedPageBreak/>
              <w:t>prostatic motion in pro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Shah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Shah&lt;/Author&gt;&lt;Year&gt;2011&lt;/Year&gt;&lt;RecNum&gt;319&lt;/RecNum&gt;&lt;DisplayText&gt;[54]&lt;/DisplayText&gt;&lt;record&gt;&lt;rec-number&gt;319&lt;/rec-number&gt;&lt;foreign-keys&gt;&lt;key app="EN" db-id="pzsepfxw9t9evjepvpdpw99yxpzxve59sp9d" timestamp="1542289152"&gt;319&lt;/key&gt;&lt;/foreign-keys&gt;&lt;ref-type name="Journal Article"&gt;17&lt;/ref-type&gt;&lt;contributors&gt;&lt;authors&gt;&lt;author&gt;Shah, Amish P.&lt;/author&gt;&lt;author&gt;Kupelian, Patrick A.&lt;/author&gt;&lt;author&gt;Willoughby, Twyla R.&lt;/author&gt;&lt;author&gt;Langen, Katja M.&lt;/author&gt;&lt;author&gt;Meeks, Sanford L.&lt;/author&gt;&lt;/authors&gt;&lt;/contributors&gt;&lt;titles&gt;&lt;title&gt;An evaluation of intrafraction motion of the prostate in the prone and supine positions using electromagnetic tracking&lt;/title&gt;&lt;secondary-title&gt;Radiotherapy and Oncology&lt;/secondary-title&gt;&lt;/titles&gt;&lt;periodical&gt;&lt;full-title&gt;Radiotherapy and Oncology&lt;/full-title&gt;&lt;/periodical&gt;&lt;pages&gt;37-43&lt;/pages&gt;&lt;volume&gt;99&lt;/volume&gt;&lt;number&gt;1&lt;/number&gt;&lt;keywords&gt;&lt;keyword&gt;Electromagnetic tracking&lt;/keyword&gt;&lt;keyword&gt;Calypso&lt;/keyword&gt;&lt;keyword&gt;Intrafraction motion&lt;/keyword&gt;&lt;keyword&gt;Prone&lt;/keyword&gt;&lt;keyword&gt;Prostate&lt;/keyword&gt;&lt;/keywords&gt;&lt;dates&gt;&lt;year&gt;2011&lt;/year&gt;&lt;pub-dates&gt;&lt;date&gt;2011/04/01/&lt;/date&gt;&lt;/pub-dates&gt;&lt;/dates&gt;&lt;isbn&gt;0167-8140&lt;/isbn&gt;&lt;urls&gt;&lt;related-urls&gt;&lt;url&gt;http://www.sciencedirect.com/science/article/pii/S0167814011001071&lt;/url&gt;&lt;/related-urls&gt;&lt;/urls&gt;&lt;electronic-resource-num&gt;https://doi.org/10.1016/j.radonc.2011.02.012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4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 xml:space="preserve">Larger </w:t>
            </w:r>
            <w:r w:rsidR="00E94A17">
              <w:rPr>
                <w:rFonts w:ascii="Calibri" w:hAnsi="Calibri" w:cs="Calibri"/>
                <w:color w:val="000000"/>
              </w:rPr>
              <w:t>intra-fraction</w:t>
            </w:r>
            <w:r>
              <w:rPr>
                <w:rFonts w:ascii="Calibri" w:hAnsi="Calibri" w:cs="Calibri"/>
                <w:color w:val="000000"/>
              </w:rPr>
              <w:t xml:space="preserve"> prostatic motion in pro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b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Web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Weber&lt;/Author&gt;&lt;Year&gt;2000&lt;/Year&gt;&lt;RecNum&gt;316&lt;/RecNum&gt;&lt;DisplayText&gt;[55]&lt;/DisplayText&gt;&lt;record&gt;&lt;rec-number&gt;316&lt;/rec-number&gt;&lt;foreign-keys&gt;&lt;key app="EN" db-id="pzsepfxw9t9evjepvpdpw99yxpzxve59sp9d" timestamp="1542289081"&gt;316&lt;/key&gt;&lt;/foreign-keys&gt;&lt;ref-type name="Journal Article"&gt;17&lt;/ref-type&gt;&lt;contributors&gt;&lt;authors&gt;&lt;author&gt;Weber, Damien C.&lt;/author&gt;&lt;author&gt;Nouet, Philippe&lt;/author&gt;&lt;author&gt;Rouzaud, Michel&lt;/author&gt;&lt;author&gt;Miralbell, Raymond&lt;/author&gt;&lt;/authors&gt;&lt;/contributors&gt;&lt;titles&gt;&lt;title&gt;Patient positioning in prostate radiotherapy: is prone better than supine?&lt;/title&gt;&lt;secondary-title&gt;International Journal of Radiation Oncology*Biology*Physics&lt;/secondary-title&gt;&lt;/titles&gt;&lt;periodical&gt;&lt;full-title&gt;International Journal of Radiation Oncology*Biology*Physics&lt;/full-title&gt;&lt;/periodical&gt;&lt;pages&gt;365-371&lt;/pages&gt;&lt;volume&gt;47&lt;/volume&gt;&lt;number&gt;2&lt;/number&gt;&lt;keywords&gt;&lt;keyword&gt;Prone position&lt;/keyword&gt;&lt;keyword&gt;Conformal radiotherapy&lt;/keyword&gt;&lt;keyword&gt;Reproducibility&lt;/keyword&gt;&lt;keyword&gt;Prostate cancer&lt;/keyword&gt;&lt;/keywords&gt;&lt;dates&gt;&lt;year&gt;2000&lt;/year&gt;&lt;pub-dates&gt;&lt;date&gt;2000/05/01/&lt;/date&gt;&lt;/pub-dates&gt;&lt;/dates&gt;&lt;isbn&gt;0360-3016&lt;/isbn&gt;&lt;urls&gt;&lt;related-urls&gt;&lt;url&gt;http://www.sciencedirect.com/science/article/pii/S0360301699004587&lt;/url&gt;&lt;/related-urls&gt;&lt;/urls&gt;&lt;electronic-resource-num&gt;https://doi.org/10.1016/S0360-3016(99)00458-7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5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18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arger systematic errors in pro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White</w: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XaGl0ZTwvQXV0aG9yPjxZZWFyPjIwMTc8L1llYXI+PFJl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XaGl0ZTwvQXV0aG9yPjxZZWFyPjIwMTc8L1llYXI+PFJl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6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Rectal cancer pre-operative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Prone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5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Larger small and large bowel doses in supine position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eijkoop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IZWlqa29vcDwvQXV0aG9yPjxZZWFyPjIwMTY8L1llYXI+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IZWlqa29vcDwvQXV0aG9yPjxZZWFyPjIwMTY8L1llYXI+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7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ynaecological cancers pre/post-operative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ne + belly board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6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maller small bowel and rectal doses in prone position + belly board only if larger nodal margins required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02CD6" w:rsidP="00EE7F3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wayanagi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YXdheWFuYWdpPC9BdXRob3I+PFllYXI+MjAxODwvWWVh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EE7F37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YXdheWFuYWdpPC9BdXRob3I+PFllYXI+MjAxODwvWWVh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=
</w:fldData>
              </w:fldChar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EE7F37">
              <w:rPr>
                <w:rFonts w:ascii="Calibri" w:hAnsi="Calibri" w:cs="Calibri"/>
                <w:color w:val="000000"/>
              </w:rPr>
            </w:r>
            <w:r w:rsidR="00EE7F37"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8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state cancer post-operative</w:t>
            </w:r>
          </w:p>
        </w:tc>
        <w:tc>
          <w:tcPr>
            <w:tcW w:w="1739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ne + belly board/supine position</w:t>
            </w:r>
          </w:p>
        </w:tc>
        <w:tc>
          <w:tcPr>
            <w:tcW w:w="1691" w:type="dxa"/>
            <w:vAlign w:val="bottom"/>
          </w:tcPr>
          <w:p w:rsidR="00402CD6" w:rsidRDefault="00402CD6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</w:t>
            </w:r>
          </w:p>
        </w:tc>
        <w:tc>
          <w:tcPr>
            <w:tcW w:w="1723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olume of small bowel, rectum and bladder in or near PTV lower in prone position + belly board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02CD6" w:rsidRDefault="00402C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02CD6" w:rsidTr="00402CD6">
        <w:tc>
          <w:tcPr>
            <w:tcW w:w="1766" w:type="dxa"/>
            <w:vAlign w:val="bottom"/>
          </w:tcPr>
          <w:p w:rsidR="00402CD6" w:rsidRDefault="00473C0F" w:rsidP="00EE7F3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oelbl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Koelbl&lt;/Author&gt;&lt;Year&gt;1999&lt;/Year&gt;&lt;RecNum&gt;341&lt;/RecNum&gt;&lt;DisplayText&gt;[59]&lt;/DisplayText&gt;&lt;record&gt;&lt;rec-number&gt;341&lt;/rec-number&gt;&lt;foreign-keys&gt;&lt;key app="EN" db-id="pzsepfxw9t9evjepvpdpw99yxpzxve59sp9d" timestamp="1549983059"&gt;341&lt;/key&gt;&lt;/foreign-keys&gt;&lt;ref-type name="Journal Article"&gt;17&lt;/ref-type&gt;&lt;contributors&gt;&lt;authors&gt;&lt;author&gt;Koelbl, Oliver&lt;/author&gt;&lt;author&gt;Richter, Susanne&lt;/author&gt;&lt;author&gt;Flentje, Michael&lt;/author&gt;&lt;/authors&gt;&lt;/contributors&gt;&lt;titles&gt;&lt;title&gt;Influence of patient positioning on dose-volume histogram and normal tissue complication probability for small bowel and bladder in patients receiving pelvic irradiation:: A prospective study using a 3d planning system and a radiobiological model&lt;/title&gt;&lt;secondary-title&gt;International Journal of Radiation Oncology*Biology*Physics&lt;/secondary-title&gt;&lt;/titles&gt;&lt;periodical&gt;&lt;full-title&gt;International Journal of Radiation Oncology*Biology*Physics&lt;/full-title&gt;&lt;/periodical&gt;&lt;pages&gt;1193-1198&lt;/pages&gt;&lt;volume&gt;45&lt;/volume&gt;&lt;number&gt;5&lt;/number&gt;&lt;keywords&gt;&lt;keyword&gt;Pelvic radiotherapy&lt;/keyword&gt;&lt;keyword&gt;Treatment planning&lt;/keyword&gt;&lt;keyword&gt;Small bowel injury&lt;/keyword&gt;&lt;keyword&gt;Bladder injury&lt;/keyword&gt;&lt;/keywords&gt;&lt;dates&gt;&lt;year&gt;1999&lt;/year&gt;&lt;pub-dates&gt;&lt;date&gt;1999/12/01/&lt;/date&gt;&lt;/pub-dates&gt;&lt;/dates&gt;&lt;isbn&gt;0360-3016&lt;/isbn&gt;&lt;urls&gt;&lt;related-urls&gt;&lt;url&gt;http://www.sciencedirect.com/science/article/pii/S0360301699003454&lt;/url&gt;&lt;/related-urls&gt;&lt;/urls&gt;&lt;electronic-resource-num&gt;https://doi.org/10.1016/S0360-3016(99)00345-4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59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tal cancer post-operative</w:t>
            </w:r>
          </w:p>
        </w:tc>
        <w:tc>
          <w:tcPr>
            <w:tcW w:w="1739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Prone + belly board/supine </w:t>
            </w:r>
            <w:r>
              <w:rPr>
                <w:rFonts w:ascii="Calibri" w:hAnsi="Calibri" w:cs="Calibri"/>
                <w:color w:val="000000"/>
              </w:rPr>
              <w:lastRenderedPageBreak/>
              <w:t>position</w:t>
            </w:r>
          </w:p>
        </w:tc>
        <w:tc>
          <w:tcPr>
            <w:tcW w:w="1691" w:type="dxa"/>
            <w:vAlign w:val="bottom"/>
          </w:tcPr>
          <w:p w:rsidR="00402CD6" w:rsidRDefault="00473C0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0</w:t>
            </w:r>
          </w:p>
        </w:tc>
        <w:tc>
          <w:tcPr>
            <w:tcW w:w="1723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rradiated volume and </w:t>
            </w:r>
            <w:r>
              <w:rPr>
                <w:rFonts w:ascii="Calibri" w:hAnsi="Calibri" w:cs="Calibri"/>
                <w:color w:val="000000"/>
              </w:rPr>
              <w:lastRenderedPageBreak/>
              <w:t>total dose to bladder and small bowel lower in prone position + belly board</w:t>
            </w:r>
          </w:p>
        </w:tc>
        <w:tc>
          <w:tcPr>
            <w:tcW w:w="1711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2c</w:t>
            </w:r>
          </w:p>
        </w:tc>
        <w:tc>
          <w:tcPr>
            <w:tcW w:w="1711" w:type="dxa"/>
            <w:vAlign w:val="bottom"/>
          </w:tcPr>
          <w:p w:rsidR="00402CD6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73C0F" w:rsidTr="00402CD6">
        <w:tc>
          <w:tcPr>
            <w:tcW w:w="1766" w:type="dxa"/>
            <w:vAlign w:val="bottom"/>
          </w:tcPr>
          <w:p w:rsidR="00473C0F" w:rsidRDefault="00473C0F" w:rsidP="00EE7F3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Hollenhorst</w:t>
            </w:r>
            <w:proofErr w:type="spellEnd"/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EE7F37">
              <w:rPr>
                <w:rFonts w:ascii="Calibri" w:hAnsi="Calibri" w:cs="Calibri"/>
                <w:color w:val="000000"/>
              </w:rPr>
              <w:instrText xml:space="preserve"> ADDIN EN.CITE &lt;EndNote&gt;&lt;Cite&gt;&lt;Author&gt;Hollenhorst&lt;/Author&gt;&lt;Year&gt;2004&lt;/Year&gt;&lt;RecNum&gt;342&lt;/RecNum&gt;&lt;DisplayText&gt;[60]&lt;/DisplayText&gt;&lt;record&gt;&lt;rec-number&gt;342&lt;/rec-number&gt;&lt;foreign-keys&gt;&lt;key app="EN" db-id="pzsepfxw9t9evjepvpdpw99yxpzxve59sp9d" timestamp="1549983701"&gt;342&lt;/key&gt;&lt;/foreign-keys&gt;&lt;ref-type name="Journal Article"&gt;17&lt;/ref-type&gt;&lt;contributors&gt;&lt;authors&gt;&lt;author&gt;Hollenhorst, Helmut&lt;/author&gt;&lt;author&gt;Schaffer, Moshe&lt;/author&gt;&lt;author&gt;Romano, Mario&lt;/author&gt;&lt;author&gt;Reiner, Michael&lt;/author&gt;&lt;author&gt;Siefert, Axel&lt;/author&gt;&lt;author&gt;Schaffer, Pamela&lt;/author&gt;&lt;author&gt;Quanz, Anton&lt;/author&gt;&lt;author&gt;DÜhmke, Eckhart&lt;/author&gt;&lt;/authors&gt;&lt;/contributors&gt;&lt;titles&gt;&lt;title&gt;Optimized radiation of pelvic volumes in the clinical setting by using a novel bellyboard with integrated gonadal shielding&lt;/title&gt;&lt;secondary-title&gt;Medical Dosimetry&lt;/secondary-title&gt;&lt;/titles&gt;&lt;periodical&gt;&lt;full-title&gt;Medical Dosimetry&lt;/full-title&gt;&lt;/periodical&gt;&lt;pages&gt;173-178&lt;/pages&gt;&lt;volume&gt;29&lt;/volume&gt;&lt;number&gt;3&lt;/number&gt;&lt;keywords&gt;&lt;keyword&gt;Rectal cancer&lt;/keyword&gt;&lt;keyword&gt;Bellyboard&lt;/keyword&gt;&lt;keyword&gt;Toxicity&lt;/keyword&gt;&lt;keyword&gt;Gonadal shielding&lt;/keyword&gt;&lt;/keywords&gt;&lt;dates&gt;&lt;year&gt;2004&lt;/year&gt;&lt;pub-dates&gt;&lt;date&gt;2004/09/01/&lt;/date&gt;&lt;/pub-dates&gt;&lt;/dates&gt;&lt;isbn&gt;0958-3947&lt;/isbn&gt;&lt;urls&gt;&lt;related-urls&gt;&lt;url&gt;http://www.sciencedirect.com/science/article/pii/S0958394704000500&lt;/url&gt;&lt;/related-urls&gt;&lt;/urls&gt;&lt;electronic-resource-num&gt;https://doi.org/10.1016/j.meddos.2004.04.004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EE7F37">
              <w:rPr>
                <w:rFonts w:ascii="Calibri" w:hAnsi="Calibri" w:cs="Calibri"/>
                <w:noProof/>
                <w:color w:val="000000"/>
              </w:rPr>
              <w:t>[60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tal cancer pre/post-operative</w:t>
            </w:r>
          </w:p>
        </w:tc>
        <w:tc>
          <w:tcPr>
            <w:tcW w:w="1739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ne with/without belly board</w:t>
            </w:r>
          </w:p>
        </w:tc>
        <w:tc>
          <w:tcPr>
            <w:tcW w:w="1691" w:type="dxa"/>
            <w:vAlign w:val="bottom"/>
          </w:tcPr>
          <w:p w:rsidR="00473C0F" w:rsidRDefault="00473C0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</w:t>
            </w:r>
          </w:p>
        </w:tc>
        <w:tc>
          <w:tcPr>
            <w:tcW w:w="1723" w:type="dxa"/>
            <w:vAlign w:val="bottom"/>
          </w:tcPr>
          <w:p w:rsidR="00473C0F" w:rsidRDefault="00473C0F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ower volumes of small bowel irradiated using prone position + belly board</w:t>
            </w:r>
          </w:p>
        </w:tc>
        <w:tc>
          <w:tcPr>
            <w:tcW w:w="1711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73C0F" w:rsidTr="00402CD6">
        <w:tc>
          <w:tcPr>
            <w:tcW w:w="1766" w:type="dxa"/>
            <w:vAlign w:val="bottom"/>
          </w:tcPr>
          <w:p w:rsidR="00473C0F" w:rsidRDefault="00473C0F" w:rsidP="00293D5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zign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293D53">
              <w:rPr>
                <w:rFonts w:ascii="Calibri" w:hAnsi="Calibri" w:cs="Calibri"/>
                <w:color w:val="000000"/>
              </w:rPr>
              <w:instrText xml:space="preserve"> ADDIN EN.CITE &lt;EndNote&gt;&lt;Cite&gt;&lt;Author&gt;Czigner&lt;/Author&gt;&lt;Year&gt;2012&lt;/Year&gt;&lt;RecNum&gt;343&lt;/RecNum&gt;&lt;DisplayText&gt;[34]&lt;/DisplayText&gt;&lt;record&gt;&lt;rec-number&gt;343&lt;/rec-number&gt;&lt;foreign-keys&gt;&lt;key app="EN" db-id="pzsepfxw9t9evjepvpdpw99yxpzxve59sp9d" timestamp="1549984070"&gt;343&lt;/key&gt;&lt;/foreign-keys&gt;&lt;ref-type name="Journal Article"&gt;17&lt;/ref-type&gt;&lt;contributors&gt;&lt;authors&gt;&lt;author&gt;Czigner, K.&lt;/author&gt;&lt;author&gt;Ágoston, P.&lt;/author&gt;&lt;author&gt;Forgács, G.&lt;/author&gt;&lt;author&gt;Kásler, M. %J Strahlentherapie und Onkologie&lt;/author&gt;&lt;/authors&gt;&lt;/contributors&gt;&lt;titles&gt;&lt;title&gt;Patient positioning variations to reduce dose to normal tissues during 3D conformal radiotherapy for high-risk prostate cancer&lt;/title&gt;&lt;/titles&gt;&lt;pages&gt;816-822&lt;/pages&gt;&lt;volume&gt;188&lt;/volume&gt;&lt;number&gt;9&lt;/number&gt;&lt;dates&gt;&lt;year&gt;2012&lt;/year&gt;&lt;pub-dates&gt;&lt;date&gt;September 01&lt;/date&gt;&lt;/pub-dates&gt;&lt;/dates&gt;&lt;isbn&gt;1439-099X&lt;/isbn&gt;&lt;label&gt;Czigner2012&lt;/label&gt;&lt;work-type&gt;journal article&lt;/work-type&gt;&lt;urls&gt;&lt;related-urls&gt;&lt;url&gt;https://doi.org/10.1007/s00066-012-0126-z&lt;/url&gt;&lt;/related-urls&gt;&lt;/urls&gt;&lt;electronic-resource-num&gt;10.1007/s00066-012-0126-z&lt;/electronic-resource-num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293D53">
              <w:rPr>
                <w:rFonts w:ascii="Calibri" w:hAnsi="Calibri" w:cs="Calibri"/>
                <w:noProof/>
                <w:color w:val="000000"/>
              </w:rPr>
              <w:t>[34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  <w:tc>
          <w:tcPr>
            <w:tcW w:w="210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state cancer</w:t>
            </w:r>
          </w:p>
        </w:tc>
        <w:tc>
          <w:tcPr>
            <w:tcW w:w="1739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pine/prone position + belly board</w:t>
            </w:r>
            <w:r w:rsidR="00293D53">
              <w:rPr>
                <w:rFonts w:ascii="Calibri" w:hAnsi="Calibri" w:cs="Calibri"/>
                <w:color w:val="000000"/>
              </w:rPr>
              <w:t xml:space="preserve"> with full/empty bladder</w:t>
            </w:r>
          </w:p>
        </w:tc>
        <w:tc>
          <w:tcPr>
            <w:tcW w:w="1691" w:type="dxa"/>
            <w:vAlign w:val="bottom"/>
          </w:tcPr>
          <w:p w:rsidR="00473C0F" w:rsidRDefault="00473C0F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5</w:t>
            </w:r>
          </w:p>
        </w:tc>
        <w:tc>
          <w:tcPr>
            <w:tcW w:w="172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 control planning study</w:t>
            </w:r>
          </w:p>
        </w:tc>
        <w:tc>
          <w:tcPr>
            <w:tcW w:w="1730" w:type="dxa"/>
            <w:vAlign w:val="bottom"/>
          </w:tcPr>
          <w:p w:rsidR="00473C0F" w:rsidRDefault="00293D5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 significant difference found between supine/prone + belly board. Full bladder associated with lower doses to most OARs</w:t>
            </w:r>
            <w:r w:rsidR="00473C0F">
              <w:rPr>
                <w:rFonts w:ascii="Calibri" w:hAnsi="Calibri" w:cs="Calibri"/>
                <w:color w:val="000000"/>
              </w:rPr>
              <w:t xml:space="preserve"> </w:t>
            </w:r>
          </w:p>
        </w:tc>
        <w:tc>
          <w:tcPr>
            <w:tcW w:w="1711" w:type="dxa"/>
            <w:vAlign w:val="bottom"/>
          </w:tcPr>
          <w:p w:rsidR="00473C0F" w:rsidRDefault="00293D5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c</w:t>
            </w:r>
          </w:p>
        </w:tc>
        <w:tc>
          <w:tcPr>
            <w:tcW w:w="1711" w:type="dxa"/>
            <w:vAlign w:val="bottom"/>
          </w:tcPr>
          <w:p w:rsidR="00473C0F" w:rsidRDefault="00293D5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</w:t>
            </w:r>
          </w:p>
        </w:tc>
      </w:tr>
      <w:tr w:rsidR="00473C0F" w:rsidTr="00402CD6">
        <w:tc>
          <w:tcPr>
            <w:tcW w:w="1766" w:type="dxa"/>
            <w:vAlign w:val="bottom"/>
          </w:tcPr>
          <w:p w:rsidR="00473C0F" w:rsidRDefault="00293D53" w:rsidP="00473C0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stabrook</w:t>
            </w:r>
          </w:p>
        </w:tc>
        <w:tc>
          <w:tcPr>
            <w:tcW w:w="210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39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691" w:type="dxa"/>
            <w:vAlign w:val="bottom"/>
          </w:tcPr>
          <w:p w:rsidR="00473C0F" w:rsidRDefault="00473C0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2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30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11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11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473C0F" w:rsidTr="00402CD6">
        <w:tc>
          <w:tcPr>
            <w:tcW w:w="1766" w:type="dxa"/>
            <w:vAlign w:val="bottom"/>
          </w:tcPr>
          <w:p w:rsidR="00473C0F" w:rsidRDefault="00473C0F" w:rsidP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10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39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691" w:type="dxa"/>
            <w:vAlign w:val="bottom"/>
          </w:tcPr>
          <w:p w:rsidR="00473C0F" w:rsidRDefault="00473C0F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23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30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11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11" w:type="dxa"/>
            <w:vAlign w:val="bottom"/>
          </w:tcPr>
          <w:p w:rsidR="00473C0F" w:rsidRDefault="00473C0F">
            <w:pPr>
              <w:rPr>
                <w:rFonts w:ascii="Calibri" w:hAnsi="Calibri" w:cs="Calibri"/>
                <w:color w:val="000000"/>
              </w:rPr>
            </w:pPr>
          </w:p>
        </w:tc>
      </w:tr>
    </w:tbl>
    <w:p w:rsidR="00652BE3" w:rsidRDefault="00652BE3"/>
    <w:p w:rsidR="008B4576" w:rsidRDefault="008B4576" w:rsidP="00762872">
      <w:pPr>
        <w:pStyle w:val="Heading1"/>
      </w:pPr>
      <w:r>
        <w:t xml:space="preserve">Supplementary </w:t>
      </w:r>
      <w:r w:rsidR="00BE4319">
        <w:t>Material</w:t>
      </w:r>
      <w:r>
        <w:t xml:space="preserve"> </w:t>
      </w:r>
      <w:r w:rsidR="00BE4319">
        <w:t>R</w:t>
      </w:r>
      <w:r>
        <w:t>eferences</w:t>
      </w:r>
    </w:p>
    <w:p w:rsidR="00762872" w:rsidRPr="00762872" w:rsidRDefault="00762872" w:rsidP="00762872"/>
    <w:p w:rsidR="00627A36" w:rsidRPr="00627A36" w:rsidRDefault="008B4576" w:rsidP="00627A3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7A36" w:rsidRPr="00627A36">
        <w:t>1.</w:t>
      </w:r>
      <w:r w:rsidR="00627A36" w:rsidRPr="00627A36">
        <w:tab/>
        <w:t xml:space="preserve">Lips, I.M., C.H. van Gils, A.N. Kotte, et al., </w:t>
      </w:r>
      <w:r w:rsidR="00627A36" w:rsidRPr="00627A36">
        <w:rPr>
          <w:i/>
        </w:rPr>
        <w:t>A double-blind placebo-controlled randomized clinical trial with magnesium oxide to reduce intrafraction prostate motion for prostate cancer radiotherapy.</w:t>
      </w:r>
      <w:r w:rsidR="00627A36" w:rsidRPr="00627A36">
        <w:t xml:space="preserve"> Int J Radiat Oncol Biol Phys, 2012. </w:t>
      </w:r>
      <w:r w:rsidR="00627A36" w:rsidRPr="00627A36">
        <w:rPr>
          <w:b/>
        </w:rPr>
        <w:t>83</w:t>
      </w:r>
      <w:r w:rsidR="00627A36" w:rsidRPr="00627A36">
        <w:t>(2): p. 653-6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.</w:t>
      </w:r>
      <w:r w:rsidRPr="00627A36">
        <w:tab/>
        <w:t xml:space="preserve">Smitsmans, M.H., F.J. Pos, J. de Bois, et al., </w:t>
      </w:r>
      <w:r w:rsidRPr="00627A36">
        <w:rPr>
          <w:i/>
        </w:rPr>
        <w:t>The influence of a dietary protocol on cone beam CT-guided radiotherapy for prostate cancer patients.</w:t>
      </w:r>
      <w:r w:rsidRPr="00627A36">
        <w:t xml:space="preserve"> Int J Radiat Oncol Biol Phys, 2008. </w:t>
      </w:r>
      <w:r w:rsidRPr="00627A36">
        <w:rPr>
          <w:b/>
        </w:rPr>
        <w:t>71</w:t>
      </w:r>
      <w:r w:rsidRPr="00627A36">
        <w:t>(4): p. 1279-8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lastRenderedPageBreak/>
        <w:t>3.</w:t>
      </w:r>
      <w:r w:rsidRPr="00627A36">
        <w:tab/>
        <w:t xml:space="preserve">Oates, R.W., M.E. Schneider, M. Lim Joon, et al., </w:t>
      </w:r>
      <w:r w:rsidRPr="00627A36">
        <w:rPr>
          <w:i/>
        </w:rPr>
        <w:t>A randomised study of a diet intervention to maintain consistent rectal volume for patients receiving radical radiotherapy to the prostate.</w:t>
      </w:r>
      <w:r w:rsidRPr="00627A36">
        <w:t xml:space="preserve"> Acta Oncol, 2014. </w:t>
      </w:r>
      <w:r w:rsidRPr="00627A36">
        <w:rPr>
          <w:b/>
        </w:rPr>
        <w:t>53</w:t>
      </w:r>
      <w:r w:rsidRPr="00627A36">
        <w:t>(4): p. 569-7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.</w:t>
      </w:r>
      <w:r w:rsidRPr="00627A36">
        <w:tab/>
        <w:t xml:space="preserve">Nichol, A.M., P.R. Warde, G.A. Lockwood, et al., </w:t>
      </w:r>
      <w:r w:rsidRPr="00627A36">
        <w:rPr>
          <w:i/>
        </w:rPr>
        <w:t>A cinematic magnetic resonance imaging study of milk of magnesia laxative and an antiflatulent diet to reduce intrafraction prostate motion.</w:t>
      </w:r>
      <w:r w:rsidRPr="00627A36">
        <w:t xml:space="preserve"> Int J Radiat Oncol Biol Phys, 2010. </w:t>
      </w:r>
      <w:r w:rsidRPr="00627A36">
        <w:rPr>
          <w:b/>
        </w:rPr>
        <w:t>77</w:t>
      </w:r>
      <w:r w:rsidRPr="00627A36">
        <w:t>(4): p. 1072-8.</w:t>
      </w:r>
    </w:p>
    <w:p w:rsidR="00627A36" w:rsidRPr="00627A36" w:rsidRDefault="00627A36" w:rsidP="00627A36">
      <w:pPr>
        <w:pStyle w:val="EndNoteBibliography"/>
        <w:ind w:left="720" w:hanging="720"/>
        <w:rPr>
          <w:i/>
        </w:rPr>
      </w:pPr>
      <w:r w:rsidRPr="00627A36">
        <w:t>5.</w:t>
      </w:r>
      <w:r w:rsidRPr="00627A36">
        <w:tab/>
        <w:t xml:space="preserve">Darud, M., Giddings, A., Keyes, M., McGahan, C., Tyldesely, S.,, </w:t>
      </w:r>
      <w:r w:rsidRPr="00627A36">
        <w:rPr>
          <w:i/>
        </w:rPr>
        <w:t>Evaluation of a Protocol to Reduce Rectal Volume and Prostate Motion for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rPr>
          <w:i/>
        </w:rPr>
        <w:t>External Beam Radiation Therapy of the Prostate.</w:t>
      </w:r>
      <w:r w:rsidRPr="00627A36">
        <w:t xml:space="preserve"> Journal of Medical Imaging and Radiation Sciences, 2010. </w:t>
      </w:r>
      <w:r w:rsidRPr="00627A36">
        <w:rPr>
          <w:b/>
        </w:rPr>
        <w:t>41</w:t>
      </w:r>
      <w:r w:rsidRPr="00627A36">
        <w:t>: p. 12-19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6.</w:t>
      </w:r>
      <w:r w:rsidRPr="00627A36">
        <w:tab/>
        <w:t xml:space="preserve">Stillie, A.L., T. Kron, C. Fox, et al., </w:t>
      </w:r>
      <w:r w:rsidRPr="00627A36">
        <w:rPr>
          <w:i/>
        </w:rPr>
        <w:t>Rectal filling at planning does not predict stability of the prostate gland during a course of radical radiotherapy if patients with large rectal filling are re-imaged.</w:t>
      </w:r>
      <w:r w:rsidRPr="00627A36">
        <w:t xml:space="preserve"> Clin Oncol (R Coll Radiol), 2009. </w:t>
      </w:r>
      <w:r w:rsidRPr="00627A36">
        <w:rPr>
          <w:b/>
        </w:rPr>
        <w:t>21</w:t>
      </w:r>
      <w:r w:rsidRPr="00627A36">
        <w:t>(10): p. 760-7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7.</w:t>
      </w:r>
      <w:r w:rsidRPr="00627A36">
        <w:tab/>
        <w:t xml:space="preserve">McNair, H.A., L. Wedlake, G.P. McVey, et al., </w:t>
      </w:r>
      <w:r w:rsidRPr="00627A36">
        <w:rPr>
          <w:i/>
        </w:rPr>
        <w:t>Can diet combined with treatment scheduling achieve consistency of rectal filling in patients receiving radiotherapy to the prostate?</w:t>
      </w:r>
      <w:r w:rsidRPr="00627A36">
        <w:t xml:space="preserve"> Radiother Oncol, 2011. </w:t>
      </w:r>
      <w:r w:rsidRPr="00627A36">
        <w:rPr>
          <w:b/>
        </w:rPr>
        <w:t>101</w:t>
      </w:r>
      <w:r w:rsidRPr="00627A36">
        <w:t>(3): p. 471-8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8.</w:t>
      </w:r>
      <w:r w:rsidRPr="00627A36">
        <w:tab/>
        <w:t xml:space="preserve">Madsen, B.L., R.A. Hsi, H.T. Pham, et al., </w:t>
      </w:r>
      <w:r w:rsidRPr="00627A36">
        <w:rPr>
          <w:i/>
        </w:rPr>
        <w:t>Intrafractional stability of the prostate using a stereotactic radiotherapy technique.</w:t>
      </w:r>
      <w:r w:rsidRPr="00627A36">
        <w:t xml:space="preserve"> Int J Radiat Oncol Biol Phys, 2003. </w:t>
      </w:r>
      <w:r w:rsidRPr="00627A36">
        <w:rPr>
          <w:b/>
        </w:rPr>
        <w:t>57</w:t>
      </w:r>
      <w:r w:rsidRPr="00627A36">
        <w:t>(5): p. 1285-9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9.</w:t>
      </w:r>
      <w:r w:rsidRPr="00627A36">
        <w:tab/>
        <w:t xml:space="preserve">Ki, Y., W. Kim, J. Nam, et al., </w:t>
      </w:r>
      <w:r w:rsidRPr="00627A36">
        <w:rPr>
          <w:i/>
        </w:rPr>
        <w:t>Probiotics for rectal volume variation during radiation therapy for prostate cancer.</w:t>
      </w:r>
      <w:r w:rsidRPr="00627A36">
        <w:t xml:space="preserve"> Int J Radiat Oncol Biol Phys, 2013. </w:t>
      </w:r>
      <w:r w:rsidRPr="00627A36">
        <w:rPr>
          <w:b/>
        </w:rPr>
        <w:t>87</w:t>
      </w:r>
      <w:r w:rsidRPr="00627A36">
        <w:t>(4): p. 646-5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0.</w:t>
      </w:r>
      <w:r w:rsidRPr="00627A36">
        <w:tab/>
        <w:t xml:space="preserve">Fuji, H., S. Murayama, M. Niwakawa, et al., </w:t>
      </w:r>
      <w:r w:rsidRPr="00627A36">
        <w:rPr>
          <w:i/>
        </w:rPr>
        <w:t>Changes in rectal volume and prostate localization due to placement of a rectum-emptying tube.</w:t>
      </w:r>
      <w:r w:rsidRPr="00627A36">
        <w:t xml:space="preserve"> Jpn J Radiol, 2009. </w:t>
      </w:r>
      <w:r w:rsidRPr="00627A36">
        <w:rPr>
          <w:b/>
        </w:rPr>
        <w:t>27</w:t>
      </w:r>
      <w:r w:rsidRPr="00627A36">
        <w:t>(5): p. 205-12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1.</w:t>
      </w:r>
      <w:r w:rsidRPr="00627A36">
        <w:tab/>
        <w:t xml:space="preserve">Stasi, M., F. Munoz, C. Fiorino, et al., </w:t>
      </w:r>
      <w:r w:rsidRPr="00627A36">
        <w:rPr>
          <w:i/>
        </w:rPr>
        <w:t>Emptying the rectum before treatment delivery limits the variations of rectal dose - volume parameters during 3DCRT of prostate cancer.</w:t>
      </w:r>
      <w:r w:rsidRPr="00627A36">
        <w:t xml:space="preserve"> Radiother Oncol, 2006. </w:t>
      </w:r>
      <w:r w:rsidRPr="00627A36">
        <w:rPr>
          <w:b/>
        </w:rPr>
        <w:t>80</w:t>
      </w:r>
      <w:r w:rsidRPr="00627A36">
        <w:t>(3): p. 363-7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2.</w:t>
      </w:r>
      <w:r w:rsidRPr="00627A36">
        <w:tab/>
        <w:t xml:space="preserve">Ogino, I., H. Uemura, T. Inoue, et al., </w:t>
      </w:r>
      <w:r w:rsidRPr="00627A36">
        <w:rPr>
          <w:i/>
        </w:rPr>
        <w:t>Reduction of prostate motion by removal of gas in rectum during radiotherapy.</w:t>
      </w:r>
      <w:r w:rsidRPr="00627A36">
        <w:t xml:space="preserve"> Int J Radiat Oncol Biol Phys, 2008. </w:t>
      </w:r>
      <w:r w:rsidRPr="00627A36">
        <w:rPr>
          <w:b/>
        </w:rPr>
        <w:t>72</w:t>
      </w:r>
      <w:r w:rsidRPr="00627A36">
        <w:t>(2): p. 456-6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3.</w:t>
      </w:r>
      <w:r w:rsidRPr="00627A36">
        <w:tab/>
        <w:t xml:space="preserve">Fiorino, C., N. Di Muzio, S. Broggi, et al., </w:t>
      </w:r>
      <w:r w:rsidRPr="00627A36">
        <w:rPr>
          <w:i/>
        </w:rPr>
        <w:t>Evidence of limited motion of the prostate by carefully emptying the rectum as assessed by daily MVCT image guidance with helical tomotherapy.</w:t>
      </w:r>
      <w:r w:rsidRPr="00627A36">
        <w:t xml:space="preserve"> Int J Radiat Oncol Biol Phys, 2008. </w:t>
      </w:r>
      <w:r w:rsidRPr="00627A36">
        <w:rPr>
          <w:b/>
        </w:rPr>
        <w:t>71</w:t>
      </w:r>
      <w:r w:rsidRPr="00627A36">
        <w:t>(2): p. 611-7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4.</w:t>
      </w:r>
      <w:r w:rsidRPr="00627A36">
        <w:tab/>
        <w:t xml:space="preserve">Graf, R., D. Boehmer, J. Nadobny, et al., </w:t>
      </w:r>
      <w:r w:rsidRPr="00627A36">
        <w:rPr>
          <w:i/>
        </w:rPr>
        <w:t>Appropriate patient instructions can reduce prostate motion.</w:t>
      </w:r>
      <w:r w:rsidRPr="00627A36">
        <w:t xml:space="preserve"> Radiat Oncol, 2012. </w:t>
      </w:r>
      <w:r w:rsidRPr="00627A36">
        <w:rPr>
          <w:b/>
        </w:rPr>
        <w:t>7</w:t>
      </w:r>
      <w:r w:rsidRPr="00627A36">
        <w:t>: p. 125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5.</w:t>
      </w:r>
      <w:r w:rsidRPr="00627A36">
        <w:tab/>
        <w:t xml:space="preserve">Seo, Y.E., T.H. Kim, K.S. Lee, et al., </w:t>
      </w:r>
      <w:r w:rsidRPr="00627A36">
        <w:rPr>
          <w:i/>
        </w:rPr>
        <w:t>Interfraction prostate movement in bone alignment after rectal enema for radiotherapy.</w:t>
      </w:r>
      <w:r w:rsidRPr="00627A36">
        <w:t xml:space="preserve"> Korean J Urol, 2014. </w:t>
      </w:r>
      <w:r w:rsidRPr="00627A36">
        <w:rPr>
          <w:b/>
        </w:rPr>
        <w:t>55</w:t>
      </w:r>
      <w:r w:rsidRPr="00627A36">
        <w:t>(1): p. 23-8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6.</w:t>
      </w:r>
      <w:r w:rsidRPr="00627A36">
        <w:tab/>
        <w:t xml:space="preserve">Villeirs, G.M., G.O. De Meerleer, K.L. Verstraete, et al., </w:t>
      </w:r>
      <w:r w:rsidRPr="00627A36">
        <w:rPr>
          <w:i/>
        </w:rPr>
        <w:t>Magnetic resonance assessment of prostate localization variability in intensity-modulated radiotherapy for prostate cancer.</w:t>
      </w:r>
      <w:r w:rsidRPr="00627A36">
        <w:t xml:space="preserve"> Int J Radiat Oncol Biol Phys, 2004. </w:t>
      </w:r>
      <w:r w:rsidRPr="00627A36">
        <w:rPr>
          <w:b/>
        </w:rPr>
        <w:t>60</w:t>
      </w:r>
      <w:r w:rsidRPr="00627A36">
        <w:t>(5): p. 1611-2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7.</w:t>
      </w:r>
      <w:r w:rsidRPr="00627A36">
        <w:tab/>
        <w:t xml:space="preserve">Yahya, S., A. Zarkar, E. Southgate, et al., </w:t>
      </w:r>
      <w:r w:rsidRPr="00627A36">
        <w:rPr>
          <w:i/>
        </w:rPr>
        <w:t>Which bowel preparation is best? Comparison of a high-fibre diet leaflet, daily microenema and no preparation in prostate cancer patients treated with radical radiotherapy to assess the effect on planned target volume shifts due to rectal distension.</w:t>
      </w:r>
      <w:r w:rsidRPr="00627A36">
        <w:t xml:space="preserve"> Br J Radiol, 2013. </w:t>
      </w:r>
      <w:r w:rsidRPr="00627A36">
        <w:rPr>
          <w:b/>
        </w:rPr>
        <w:t>86</w:t>
      </w:r>
      <w:r w:rsidRPr="00627A36">
        <w:t>(1031): p. 20130457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18.</w:t>
      </w:r>
      <w:r w:rsidRPr="00627A36">
        <w:tab/>
        <w:t xml:space="preserve">Sabater, S., I. Andres, M. Gascon, et al., </w:t>
      </w:r>
      <w:r w:rsidRPr="00627A36">
        <w:rPr>
          <w:i/>
        </w:rPr>
        <w:t>Effect of rectal enemas on rectal dosimetric parameters during high-dose-rate vaginal cuff brachytherapy: A prospective trial.</w:t>
      </w:r>
      <w:r w:rsidRPr="00627A36">
        <w:t xml:space="preserve"> Strahlenther Onkol, 2016. </w:t>
      </w:r>
      <w:r w:rsidRPr="00627A36">
        <w:rPr>
          <w:b/>
        </w:rPr>
        <w:t>192</w:t>
      </w:r>
      <w:r w:rsidRPr="00627A36">
        <w:t>(4): p. 248-53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lastRenderedPageBreak/>
        <w:t>19.</w:t>
      </w:r>
      <w:r w:rsidRPr="00627A36">
        <w:tab/>
        <w:t xml:space="preserve">Krol, R., G.M. McColl, W.P.M. Hopman, et al., </w:t>
      </w:r>
      <w:r w:rsidRPr="00627A36">
        <w:rPr>
          <w:i/>
        </w:rPr>
        <w:t>Anal and rectal function after intensity-modulated prostate radiotherapy with endorectal balloon.</w:t>
      </w:r>
      <w:r w:rsidRPr="00627A36">
        <w:t xml:space="preserve"> Radiother Oncol, 2018. </w:t>
      </w:r>
      <w:r w:rsidRPr="00627A36">
        <w:rPr>
          <w:b/>
        </w:rPr>
        <w:t>128</w:t>
      </w:r>
      <w:r w:rsidRPr="00627A36">
        <w:t>(2): p. 364-368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0.</w:t>
      </w:r>
      <w:r w:rsidRPr="00627A36">
        <w:tab/>
        <w:t xml:space="preserve">Smeenk, R.J., E.N. van Lin, P. van Kollenburg, et al., </w:t>
      </w:r>
      <w:r w:rsidRPr="00627A36">
        <w:rPr>
          <w:i/>
        </w:rPr>
        <w:t>Anal wall sparing effect of an endorectal balloon in 3D conformal and intensity-modulated prostate radiotherapy.</w:t>
      </w:r>
      <w:r w:rsidRPr="00627A36">
        <w:t xml:space="preserve"> Radiother Oncol, 2009. </w:t>
      </w:r>
      <w:r w:rsidRPr="00627A36">
        <w:rPr>
          <w:b/>
        </w:rPr>
        <w:t>93</w:t>
      </w:r>
      <w:r w:rsidRPr="00627A36">
        <w:t>(1): p. 131-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1.</w:t>
      </w:r>
      <w:r w:rsidRPr="00627A36">
        <w:tab/>
        <w:t xml:space="preserve">van Lin, E.N., L.P. van der Vight, J.A. Witjes, et al., </w:t>
      </w:r>
      <w:r w:rsidRPr="00627A36">
        <w:rPr>
          <w:i/>
        </w:rPr>
        <w:t>The effect of an endorectal balloon and off-line correction on the interfraction systematic and random prostate position variations: a comparative study.</w:t>
      </w:r>
      <w:r w:rsidRPr="00627A36">
        <w:t xml:space="preserve"> Int J Radiat Oncol Biol Phys, 2005. </w:t>
      </w:r>
      <w:r w:rsidRPr="00627A36">
        <w:rPr>
          <w:b/>
        </w:rPr>
        <w:t>61</w:t>
      </w:r>
      <w:r w:rsidRPr="00627A36">
        <w:t>(1): p. 278-88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2.</w:t>
      </w:r>
      <w:r w:rsidRPr="00627A36">
        <w:tab/>
        <w:t xml:space="preserve">Wortel, R.C., W.D. Heemsbergen, R.J. Smeenk, et al., </w:t>
      </w:r>
      <w:r w:rsidRPr="00627A36">
        <w:rPr>
          <w:i/>
        </w:rPr>
        <w:t>Local Protocol Variations for Image Guided Radiation Therapy in the Multicenter Dutch Hypofractionation (HYPRO) Trial: Impact of Rectal Balloon and MRI Delineation on Anorectal Dose and Gastrointestinal Toxicity Levels.</w:t>
      </w:r>
      <w:r w:rsidRPr="00627A36">
        <w:t xml:space="preserve"> Int J Radiat Oncol Biol Phys, 2017. </w:t>
      </w:r>
      <w:r w:rsidRPr="00627A36">
        <w:rPr>
          <w:b/>
        </w:rPr>
        <w:t>99</w:t>
      </w:r>
      <w:r w:rsidRPr="00627A36">
        <w:t>(5): p. 1243-1252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3.</w:t>
      </w:r>
      <w:r w:rsidRPr="00627A36">
        <w:tab/>
        <w:t xml:space="preserve">van Lin, E.N., J. Kristinsson, M.E. Philippens, et al., </w:t>
      </w:r>
      <w:r w:rsidRPr="00627A36">
        <w:rPr>
          <w:i/>
        </w:rPr>
        <w:t>Reduced late rectal mucosal changes after prostate three-dimensional conformal radiotherapy with endorectal balloon as observed in repeated endoscopy.</w:t>
      </w:r>
      <w:r w:rsidRPr="00627A36">
        <w:t xml:space="preserve"> Int J Radiat Oncol Biol Phys, 2007. </w:t>
      </w:r>
      <w:r w:rsidRPr="00627A36">
        <w:rPr>
          <w:b/>
        </w:rPr>
        <w:t>67</w:t>
      </w:r>
      <w:r w:rsidRPr="00627A36">
        <w:t>(3): p. 799-81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4.</w:t>
      </w:r>
      <w:r w:rsidRPr="00627A36">
        <w:tab/>
        <w:t xml:space="preserve">van Lin, E.N., A.L. Hoffmann, P. van Kollenburg, et al., </w:t>
      </w:r>
      <w:r w:rsidRPr="00627A36">
        <w:rPr>
          <w:i/>
        </w:rPr>
        <w:t>Rectal wall sparing effect of three different endorectal balloons in 3D conformal and IMRT prostate radiotherapy.</w:t>
      </w:r>
      <w:r w:rsidRPr="00627A36">
        <w:t xml:space="preserve"> Int J Radiat Oncol Biol Phys, 2005. </w:t>
      </w:r>
      <w:r w:rsidRPr="00627A36">
        <w:rPr>
          <w:b/>
        </w:rPr>
        <w:t>63</w:t>
      </w:r>
      <w:r w:rsidRPr="00627A36">
        <w:t>(2): p. 565-7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5.</w:t>
      </w:r>
      <w:r w:rsidRPr="00627A36">
        <w:tab/>
        <w:t xml:space="preserve">Chapet, O., C. Udrescu, M. Devonec, et al., </w:t>
      </w:r>
      <w:r w:rsidRPr="00627A36">
        <w:rPr>
          <w:i/>
        </w:rPr>
        <w:t>Prostate hypofractionated radiation therapy: injection of hyaluronic acid to better preserve the rectal wall.</w:t>
      </w:r>
      <w:r w:rsidRPr="00627A36">
        <w:t xml:space="preserve"> Int J Radiat Oncol Biol Phys, 2013. </w:t>
      </w:r>
      <w:r w:rsidRPr="00627A36">
        <w:rPr>
          <w:b/>
        </w:rPr>
        <w:t>86</w:t>
      </w:r>
      <w:r w:rsidRPr="00627A36">
        <w:t>(1): p. 72-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6.</w:t>
      </w:r>
      <w:r w:rsidRPr="00627A36">
        <w:tab/>
        <w:t xml:space="preserve">Noyes, W.R., C.C. Hosford, and S.E. Schultz, </w:t>
      </w:r>
      <w:r w:rsidRPr="00627A36">
        <w:rPr>
          <w:i/>
        </w:rPr>
        <w:t>Human collagen injections to reduce rectal dose during radiotherapy.</w:t>
      </w:r>
      <w:r w:rsidRPr="00627A36">
        <w:t xml:space="preserve"> Int J Radiat Oncol Biol Phys, 2012. </w:t>
      </w:r>
      <w:r w:rsidRPr="00627A36">
        <w:rPr>
          <w:b/>
        </w:rPr>
        <w:t>82</w:t>
      </w:r>
      <w:r w:rsidRPr="00627A36">
        <w:t>(5): p. 1918-22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7.</w:t>
      </w:r>
      <w:r w:rsidRPr="00627A36">
        <w:tab/>
        <w:t xml:space="preserve">Pinkawa, M., N.E. Corral, M. Caffaro, et al., </w:t>
      </w:r>
      <w:r w:rsidRPr="00627A36">
        <w:rPr>
          <w:i/>
        </w:rPr>
        <w:t>Application of a spacer gel to optimize three-dimensional conformal and intensity modulated radiotherapy for prostate cancer.</w:t>
      </w:r>
      <w:r w:rsidRPr="00627A36">
        <w:t xml:space="preserve"> Radiother Oncol, 2011. </w:t>
      </w:r>
      <w:r w:rsidRPr="00627A36">
        <w:rPr>
          <w:b/>
        </w:rPr>
        <w:t>100</w:t>
      </w:r>
      <w:r w:rsidRPr="00627A36">
        <w:t>(3): p. 436-4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8.</w:t>
      </w:r>
      <w:r w:rsidRPr="00627A36">
        <w:tab/>
        <w:t xml:space="preserve">Mariados, N., J. Sylvester, D. Shah, et al., </w:t>
      </w:r>
      <w:r w:rsidRPr="00627A36">
        <w:rPr>
          <w:i/>
        </w:rPr>
        <w:t>Hydrogel Spacer Prospective Multicenter Randomized Controlled Pivotal Trial: Dosimetric and Clinical Effects of Perirectal Spacer Application in Men Undergoing Prostate Image Guided Intensity Modulated Radiation Therapy.</w:t>
      </w:r>
      <w:r w:rsidRPr="00627A36">
        <w:t xml:space="preserve"> Int J Radiat Oncol Biol Phys, 2015. </w:t>
      </w:r>
      <w:r w:rsidRPr="00627A36">
        <w:rPr>
          <w:b/>
        </w:rPr>
        <w:t>92</w:t>
      </w:r>
      <w:r w:rsidRPr="00627A36">
        <w:t>(5): p. 971-977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29.</w:t>
      </w:r>
      <w:r w:rsidRPr="00627A36">
        <w:tab/>
        <w:t xml:space="preserve">Tong, X., X. Chen, J. Li, et al., </w:t>
      </w:r>
      <w:r w:rsidRPr="00627A36">
        <w:rPr>
          <w:i/>
        </w:rPr>
        <w:t>Intrafractional prostate motion during external beam radiotherapy monitored by a real-time target localization system.</w:t>
      </w:r>
      <w:r w:rsidRPr="00627A36">
        <w:t xml:space="preserve"> J Appl Clin Med Phys, 2015. </w:t>
      </w:r>
      <w:r w:rsidRPr="00627A36">
        <w:rPr>
          <w:b/>
        </w:rPr>
        <w:t>16</w:t>
      </w:r>
      <w:r w:rsidRPr="00627A36">
        <w:t>(2): p. 5013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0.</w:t>
      </w:r>
      <w:r w:rsidRPr="00627A36">
        <w:tab/>
        <w:t xml:space="preserve">Kim, T.H., E.K. Chie, D.Y. Kim, et al., </w:t>
      </w:r>
      <w:r w:rsidRPr="00627A36">
        <w:rPr>
          <w:i/>
        </w:rPr>
        <w:t>Comparison of the belly board device method and the distended bladder method for reducing irradiated small bowel volumes in preoperative radiotherapy of rectal cancer patients.</w:t>
      </w:r>
      <w:r w:rsidRPr="00627A36">
        <w:t xml:space="preserve"> Int J Radiat Oncol Biol Phys, 2005. </w:t>
      </w:r>
      <w:r w:rsidRPr="00627A36">
        <w:rPr>
          <w:b/>
        </w:rPr>
        <w:t>62</w:t>
      </w:r>
      <w:r w:rsidRPr="00627A36">
        <w:t>(3): p. 769-75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1.</w:t>
      </w:r>
      <w:r w:rsidRPr="00627A36">
        <w:tab/>
        <w:t xml:space="preserve">Kim, T.H., D.Y. Kim, K.H. Cho, et al., </w:t>
      </w:r>
      <w:r w:rsidRPr="00627A36">
        <w:rPr>
          <w:i/>
        </w:rPr>
        <w:t>Comparative analysis of the effects of belly board and bladder distension in postoperative radiotherapy of rectal cancer patients.</w:t>
      </w:r>
      <w:r w:rsidRPr="00627A36">
        <w:t xml:space="preserve"> Strahlenther Onkol, 2005. </w:t>
      </w:r>
      <w:r w:rsidRPr="00627A36">
        <w:rPr>
          <w:b/>
        </w:rPr>
        <w:t>181</w:t>
      </w:r>
      <w:r w:rsidRPr="00627A36">
        <w:t>(9): p. 601-5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2.</w:t>
      </w:r>
      <w:r w:rsidRPr="00627A36">
        <w:tab/>
        <w:t xml:space="preserve">Pinkawa, M., B. Asadpour, B. Gagel, et al., </w:t>
      </w:r>
      <w:r w:rsidRPr="00627A36">
        <w:rPr>
          <w:i/>
        </w:rPr>
        <w:t>Prostate position variability and dose-volume histograms in radiotherapy for prostate cancer with full and empty bladder.</w:t>
      </w:r>
      <w:r w:rsidRPr="00627A36">
        <w:t xml:space="preserve"> Int J Radiat Oncol Biol Phys, 2006. </w:t>
      </w:r>
      <w:r w:rsidRPr="00627A36">
        <w:rPr>
          <w:b/>
        </w:rPr>
        <w:t>64</w:t>
      </w:r>
      <w:r w:rsidRPr="00627A36">
        <w:t>(3): p. 856-6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3.</w:t>
      </w:r>
      <w:r w:rsidRPr="00627A36">
        <w:tab/>
        <w:t xml:space="preserve">Pinkawa, M., B. Gagel, C. Demirel, et al., </w:t>
      </w:r>
      <w:r w:rsidRPr="00627A36">
        <w:rPr>
          <w:i/>
        </w:rPr>
        <w:t>Dose-volume histogram evaluation of prone and supine patient position in external beam radiotherapy for cervical and endometrial cancer.</w:t>
      </w:r>
      <w:r w:rsidRPr="00627A36">
        <w:t xml:space="preserve"> Radiother Oncol, 2003. </w:t>
      </w:r>
      <w:r w:rsidRPr="00627A36">
        <w:rPr>
          <w:b/>
        </w:rPr>
        <w:t>69</w:t>
      </w:r>
      <w:r w:rsidRPr="00627A36">
        <w:t>(1): p. 99-105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lastRenderedPageBreak/>
        <w:t>34.</w:t>
      </w:r>
      <w:r w:rsidRPr="00627A36">
        <w:tab/>
        <w:t xml:space="preserve">Czigner, K., P. Ágoston, G. Forgács, et al., </w:t>
      </w:r>
      <w:r w:rsidRPr="00627A36">
        <w:rPr>
          <w:i/>
        </w:rPr>
        <w:t>Patient positioning variations to reduce dose to normal tissues during 3D conformal radiotherapy for high-risk prostate cancer.</w:t>
      </w:r>
      <w:r w:rsidRPr="00627A36">
        <w:t xml:space="preserve"> 2012. </w:t>
      </w:r>
      <w:r w:rsidRPr="00627A36">
        <w:rPr>
          <w:b/>
        </w:rPr>
        <w:t>188</w:t>
      </w:r>
      <w:r w:rsidRPr="00627A36">
        <w:t>(9): p. 816-822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5.</w:t>
      </w:r>
      <w:r w:rsidRPr="00627A36">
        <w:tab/>
        <w:t xml:space="preserve">Zellars, R.C., P.L. Roberson, M. Strawderman, et al., </w:t>
      </w:r>
      <w:r w:rsidRPr="00627A36">
        <w:rPr>
          <w:i/>
        </w:rPr>
        <w:t>Prostate position late in the course of external beam therapy: patterns and predictors.</w:t>
      </w:r>
      <w:r w:rsidRPr="00627A36">
        <w:t xml:space="preserve"> Int J Radiat Oncol Biol Phys, 2000. </w:t>
      </w:r>
      <w:r w:rsidRPr="00627A36">
        <w:rPr>
          <w:b/>
        </w:rPr>
        <w:t>47</w:t>
      </w:r>
      <w:r w:rsidRPr="00627A36">
        <w:t>(3): p. 655-6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6.</w:t>
      </w:r>
      <w:r w:rsidRPr="00627A36">
        <w:tab/>
        <w:t xml:space="preserve">Roeske, J.C., J.D. Forman, C.F. Mesina, et al., </w:t>
      </w:r>
      <w:r w:rsidRPr="00627A36">
        <w:rPr>
          <w:i/>
        </w:rPr>
        <w:t>Evaluation of changes in the size and location of the prostate, seminal vesicles, bladder, and rectum during a course of external beam radiation therapy.</w:t>
      </w:r>
      <w:r w:rsidRPr="00627A36">
        <w:t xml:space="preserve"> Int J Radiat Oncol Biol Phys, 1995. </w:t>
      </w:r>
      <w:r w:rsidRPr="00627A36">
        <w:rPr>
          <w:b/>
        </w:rPr>
        <w:t>33</w:t>
      </w:r>
      <w:r w:rsidRPr="00627A36">
        <w:t>(5): p. 1321-9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7.</w:t>
      </w:r>
      <w:r w:rsidRPr="00627A36">
        <w:tab/>
        <w:t xml:space="preserve">Casares-Magaz, O., V. Moiseenko, A. Hopper, et al., </w:t>
      </w:r>
      <w:r w:rsidRPr="00627A36">
        <w:rPr>
          <w:i/>
        </w:rPr>
        <w:t>Associations between volume changes and spatial dose metrics for the urinary bladder during local versus pelvic irradiation for prostate cancer.</w:t>
      </w:r>
      <w:r w:rsidRPr="00627A36">
        <w:t xml:space="preserve"> Acta Oncol, 2017. </w:t>
      </w:r>
      <w:r w:rsidRPr="00627A36">
        <w:rPr>
          <w:b/>
        </w:rPr>
        <w:t>56</w:t>
      </w:r>
      <w:r w:rsidRPr="00627A36">
        <w:t>(6): p. 884-89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8.</w:t>
      </w:r>
      <w:r w:rsidRPr="00627A36">
        <w:tab/>
        <w:t xml:space="preserve">Cramp, L., V. Connors, M. Wood, et al., </w:t>
      </w:r>
      <w:r w:rsidRPr="00627A36">
        <w:rPr>
          <w:i/>
        </w:rPr>
        <w:t>Use of a prospective cohort study in the development of a bladder scanning protocol to assist in bladder filling consistency for prostate cancer patients receiving radiation therapy.</w:t>
      </w:r>
      <w:r w:rsidRPr="00627A36">
        <w:t xml:space="preserve"> J Med Radiat Sci, 2016. </w:t>
      </w:r>
      <w:r w:rsidRPr="00627A36">
        <w:rPr>
          <w:b/>
        </w:rPr>
        <w:t>63</w:t>
      </w:r>
      <w:r w:rsidRPr="00627A36">
        <w:t>(3): p. 179-85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39.</w:t>
      </w:r>
      <w:r w:rsidRPr="00627A36">
        <w:tab/>
        <w:t xml:space="preserve">Mullaney, L.M., E. O'Shea, M.T. Dunne, et al., </w:t>
      </w:r>
      <w:r w:rsidRPr="00627A36">
        <w:rPr>
          <w:i/>
        </w:rPr>
        <w:t>A randomized trial comparing bladder volume consistency during fractionated prostate radiation therapy.</w:t>
      </w:r>
      <w:r w:rsidRPr="00627A36">
        <w:t xml:space="preserve"> Pract Radiat Oncol, 2014. </w:t>
      </w:r>
      <w:r w:rsidRPr="00627A36">
        <w:rPr>
          <w:b/>
        </w:rPr>
        <w:t>4</w:t>
      </w:r>
      <w:r w:rsidRPr="00627A36">
        <w:t>(5): p. e203-e212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0.</w:t>
      </w:r>
      <w:r w:rsidRPr="00627A36">
        <w:tab/>
        <w:t xml:space="preserve">Mullaney, L., E. O'Shea, M.T. Dunne, et al., </w:t>
      </w:r>
      <w:r w:rsidRPr="00627A36">
        <w:rPr>
          <w:i/>
        </w:rPr>
        <w:t>A comparison of bladder volumes based on treatment planning CT and BladderScan(R) BVI 6100 ultrasound device in a prostate radiation therapy population.</w:t>
      </w:r>
      <w:r w:rsidRPr="00627A36">
        <w:t xml:space="preserve"> Br J Radiol, 2018. </w:t>
      </w:r>
      <w:r w:rsidRPr="00627A36">
        <w:rPr>
          <w:b/>
        </w:rPr>
        <w:t>91</w:t>
      </w:r>
      <w:r w:rsidRPr="00627A36">
        <w:t>(1091): p. 2018016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1.</w:t>
      </w:r>
      <w:r w:rsidRPr="00627A36">
        <w:tab/>
        <w:t xml:space="preserve">Eminowicz, G., J. Motlib, S. Khan, et al., </w:t>
      </w:r>
      <w:r w:rsidRPr="00627A36">
        <w:rPr>
          <w:i/>
        </w:rPr>
        <w:t>Pelvic Organ Motion during Radiotherapy for Cervical Cancer: Understanding Patterns and Recommended Patient Preparation.</w:t>
      </w:r>
      <w:r w:rsidRPr="00627A36">
        <w:t xml:space="preserve"> Clinical Oncology, 2016. </w:t>
      </w:r>
      <w:r w:rsidRPr="00627A36">
        <w:rPr>
          <w:b/>
        </w:rPr>
        <w:t>28</w:t>
      </w:r>
      <w:r w:rsidRPr="00627A36">
        <w:t>(9): p. e85-e9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2.</w:t>
      </w:r>
      <w:r w:rsidRPr="00627A36">
        <w:tab/>
        <w:t xml:space="preserve">Umesh, M., D.P. Kumar, P. Chadha, et al., </w:t>
      </w:r>
      <w:r w:rsidRPr="00627A36">
        <w:rPr>
          <w:i/>
        </w:rPr>
        <w:t>Transabdominal Ultrasonography-Defined Optimal and Definitive Bladder-Filling Protocol With Time Trends During Pelvic Radiation for Cervical Cancer.</w:t>
      </w:r>
      <w:r w:rsidRPr="00627A36">
        <w:t xml:space="preserve"> Technology in cancer research &amp; treatment, 2017. </w:t>
      </w:r>
      <w:r w:rsidRPr="00627A36">
        <w:rPr>
          <w:b/>
        </w:rPr>
        <w:t>16</w:t>
      </w:r>
      <w:r w:rsidRPr="00627A36">
        <w:t>(6): p. 1533034617709596-153303461770959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3.</w:t>
      </w:r>
      <w:r w:rsidRPr="00627A36">
        <w:tab/>
        <w:t xml:space="preserve">Kim, J.Y., D.Y. Kim, T.H. Kim, et al., </w:t>
      </w:r>
      <w:r w:rsidRPr="00627A36">
        <w:rPr>
          <w:i/>
        </w:rPr>
        <w:t>Intensity-modulated radiotherapy with a belly board for rectal cancer.</w:t>
      </w:r>
      <w:r w:rsidRPr="00627A36">
        <w:t xml:space="preserve"> 2007. </w:t>
      </w:r>
      <w:r w:rsidRPr="00627A36">
        <w:rPr>
          <w:b/>
        </w:rPr>
        <w:t>22</w:t>
      </w:r>
      <w:r w:rsidRPr="00627A36">
        <w:t>(4): p. 373-379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4.</w:t>
      </w:r>
      <w:r w:rsidRPr="00627A36">
        <w:tab/>
        <w:t xml:space="preserve">Beriwal, S., S.K. Jain, D.E. Heron, et al., </w:t>
      </w:r>
      <w:r w:rsidRPr="00627A36">
        <w:rPr>
          <w:i/>
        </w:rPr>
        <w:t>Dosimetric and toxicity comparison between prone and supine position IMRT for endometrial cancer.</w:t>
      </w:r>
      <w:r w:rsidRPr="00627A36">
        <w:t xml:space="preserve"> Int J Radiat Oncol Biol Phys, 2007. </w:t>
      </w:r>
      <w:r w:rsidRPr="00627A36">
        <w:rPr>
          <w:b/>
        </w:rPr>
        <w:t>67</w:t>
      </w:r>
      <w:r w:rsidRPr="00627A36">
        <w:t>(2): p. 485-9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5.</w:t>
      </w:r>
      <w:r w:rsidRPr="00627A36">
        <w:tab/>
        <w:t xml:space="preserve">Martin, J., K. Fitzpatrick, G. Horan, et al., </w:t>
      </w:r>
      <w:r w:rsidRPr="00627A36">
        <w:rPr>
          <w:i/>
        </w:rPr>
        <w:t>Treatment with a belly-board device significantly reduces the volume of small bowel irradiated and results in low acute toxicity in adjuvant radiotherapy for gynecologic cancer: results of a prospective study.</w:t>
      </w:r>
      <w:r w:rsidRPr="00627A36">
        <w:t xml:space="preserve"> Radiotherapy and Oncology, 2005. </w:t>
      </w:r>
      <w:r w:rsidRPr="00627A36">
        <w:rPr>
          <w:b/>
        </w:rPr>
        <w:t>74</w:t>
      </w:r>
      <w:r w:rsidRPr="00627A36">
        <w:t>(3): p. 267-274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6.</w:t>
      </w:r>
      <w:r w:rsidRPr="00627A36">
        <w:tab/>
        <w:t xml:space="preserve">Bayley, A.J., C.N. Catton, T. Haycocks, et al., </w:t>
      </w:r>
      <w:r w:rsidRPr="00627A36">
        <w:rPr>
          <w:i/>
        </w:rPr>
        <w:t>A randomized trial of supine vs. prone positioning in patients undergoing escalated dose conformal radiotherapy for prostate cancer.</w:t>
      </w:r>
      <w:r w:rsidRPr="00627A36">
        <w:t xml:space="preserve"> Radiother Oncol, 2004. </w:t>
      </w:r>
      <w:r w:rsidRPr="00627A36">
        <w:rPr>
          <w:b/>
        </w:rPr>
        <w:t>70</w:t>
      </w:r>
      <w:r w:rsidRPr="00627A36">
        <w:t>(1): p. 37-44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7.</w:t>
      </w:r>
      <w:r w:rsidRPr="00627A36">
        <w:tab/>
        <w:t xml:space="preserve">Bajon, T., T. Piotrowski, A. Antczak, et al., </w:t>
      </w:r>
      <w:r w:rsidRPr="00627A36">
        <w:rPr>
          <w:i/>
        </w:rPr>
        <w:t>Comparison of dose volume histograms for supine and prone position in patients irradiated for prostate cancer-A preliminary study.</w:t>
      </w:r>
      <w:r w:rsidRPr="00627A36">
        <w:t xml:space="preserve"> Rep Pract Oncol Radiother, 2011. </w:t>
      </w:r>
      <w:r w:rsidRPr="00627A36">
        <w:rPr>
          <w:b/>
        </w:rPr>
        <w:t>16</w:t>
      </w:r>
      <w:r w:rsidRPr="00627A36">
        <w:t>(2): p. 65-7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8.</w:t>
      </w:r>
      <w:r w:rsidRPr="00627A36">
        <w:tab/>
        <w:t xml:space="preserve">O'Neill, L., J. Armstrong, S. Buckney, et al., </w:t>
      </w:r>
      <w:r w:rsidRPr="00627A36">
        <w:rPr>
          <w:i/>
        </w:rPr>
        <w:t>A phase II trial for the optimisation of treatment position in the radiation therapy of prostate cancer.</w:t>
      </w:r>
      <w:r w:rsidRPr="00627A36">
        <w:t xml:space="preserve"> Radiother Oncol, 2008. </w:t>
      </w:r>
      <w:r w:rsidRPr="00627A36">
        <w:rPr>
          <w:b/>
        </w:rPr>
        <w:t>88</w:t>
      </w:r>
      <w:r w:rsidRPr="00627A36">
        <w:t>(1): p. 61-6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49.</w:t>
      </w:r>
      <w:r w:rsidRPr="00627A36">
        <w:tab/>
        <w:t xml:space="preserve">Adli, M., N.A. Mayr, H.S. Kaiser, et al., </w:t>
      </w:r>
      <w:r w:rsidRPr="00627A36">
        <w:rPr>
          <w:i/>
        </w:rPr>
        <w:t>Does prone positioning reduce small bowel dose in pelvic radiation with intensity-modulated radiotherapy for gynecologic cancer?</w:t>
      </w:r>
      <w:r w:rsidRPr="00627A36">
        <w:t xml:space="preserve"> Int J Radiat Oncol Biol Phys, 2003. </w:t>
      </w:r>
      <w:r w:rsidRPr="00627A36">
        <w:rPr>
          <w:b/>
        </w:rPr>
        <w:t>57</w:t>
      </w:r>
      <w:r w:rsidRPr="00627A36">
        <w:t>(1): p. 230-8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lastRenderedPageBreak/>
        <w:t>50.</w:t>
      </w:r>
      <w:r w:rsidRPr="00627A36">
        <w:tab/>
        <w:t xml:space="preserve">Huh, S.J., W. Park, S.G. Ju, et al., </w:t>
      </w:r>
      <w:r w:rsidRPr="00627A36">
        <w:rPr>
          <w:i/>
        </w:rPr>
        <w:t>Small-bowel displacement system for the sparing of small bowel in three-dimensional conformal radiotherapy for cervical cancer.</w:t>
      </w:r>
      <w:r w:rsidRPr="00627A36">
        <w:t xml:space="preserve"> Clin Oncol (R Coll Radiol), 2004. </w:t>
      </w:r>
      <w:r w:rsidRPr="00627A36">
        <w:rPr>
          <w:b/>
        </w:rPr>
        <w:t>16</w:t>
      </w:r>
      <w:r w:rsidRPr="00627A36">
        <w:t>(7): p. 467-73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1.</w:t>
      </w:r>
      <w:r w:rsidRPr="00627A36">
        <w:tab/>
        <w:t xml:space="preserve">Stromberger, C., Y. Kom, M. Kawgan-Kagan, et al., </w:t>
      </w:r>
      <w:r w:rsidRPr="00627A36">
        <w:rPr>
          <w:i/>
        </w:rPr>
        <w:t>Intensity-modulated radiotherapy in patients with cervical cancer. An intra-individual comparison of prone and supine positioning.</w:t>
      </w:r>
      <w:r w:rsidRPr="00627A36">
        <w:t xml:space="preserve"> Radiat Oncol, 2010. </w:t>
      </w:r>
      <w:r w:rsidRPr="00627A36">
        <w:rPr>
          <w:b/>
        </w:rPr>
        <w:t>5</w:t>
      </w:r>
      <w:r w:rsidRPr="00627A36">
        <w:t>: p. 63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2.</w:t>
      </w:r>
      <w:r w:rsidRPr="00627A36">
        <w:tab/>
        <w:t xml:space="preserve">Greer, P.B., T.M. Mortensen, and C.C. Jose, </w:t>
      </w:r>
      <w:r w:rsidRPr="00627A36">
        <w:rPr>
          <w:i/>
        </w:rPr>
        <w:t>Comparison of two methods for anterior–posterior isocenter localization in pelvic radiotherapy using electronic portal imaging.</w:t>
      </w:r>
      <w:r w:rsidRPr="00627A36">
        <w:t xml:space="preserve"> International Journal of Radiation Oncology*Biology*Physics, 1998. </w:t>
      </w:r>
      <w:r w:rsidRPr="00627A36">
        <w:rPr>
          <w:b/>
        </w:rPr>
        <w:t>41</w:t>
      </w:r>
      <w:r w:rsidRPr="00627A36">
        <w:t>(5): p. 1193-1199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3.</w:t>
      </w:r>
      <w:r w:rsidRPr="00627A36">
        <w:tab/>
        <w:t xml:space="preserve">Kitamura, K., H. Shirato, Y. Seppenwoolde, et al., </w:t>
      </w:r>
      <w:r w:rsidRPr="00627A36">
        <w:rPr>
          <w:i/>
        </w:rPr>
        <w:t>Three-dimensional intrafractional movement of prostate measured during real-time tumor-tracking radiotherapy in supine and prone treatment positions.</w:t>
      </w:r>
      <w:r w:rsidRPr="00627A36">
        <w:t xml:space="preserve"> International Journal of Radiation Oncology*Biology*Physics, 2002. </w:t>
      </w:r>
      <w:r w:rsidRPr="00627A36">
        <w:rPr>
          <w:b/>
        </w:rPr>
        <w:t>53</w:t>
      </w:r>
      <w:r w:rsidRPr="00627A36">
        <w:t>(5): p. 1117-1123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4.</w:t>
      </w:r>
      <w:r w:rsidRPr="00627A36">
        <w:tab/>
        <w:t xml:space="preserve">Shah, A.P., P.A. Kupelian, T.R. Willoughby, et al., </w:t>
      </w:r>
      <w:r w:rsidRPr="00627A36">
        <w:rPr>
          <w:i/>
        </w:rPr>
        <w:t>An evaluation of intrafraction motion of the prostate in the prone and supine positions using electromagnetic tracking.</w:t>
      </w:r>
      <w:r w:rsidRPr="00627A36">
        <w:t xml:space="preserve"> Radiotherapy and Oncology, 2011. </w:t>
      </w:r>
      <w:r w:rsidRPr="00627A36">
        <w:rPr>
          <w:b/>
        </w:rPr>
        <w:t>99</w:t>
      </w:r>
      <w:r w:rsidRPr="00627A36">
        <w:t>(1): p. 37-43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5.</w:t>
      </w:r>
      <w:r w:rsidRPr="00627A36">
        <w:tab/>
        <w:t xml:space="preserve">Weber, D.C., P. Nouet, M. Rouzaud, et al., </w:t>
      </w:r>
      <w:r w:rsidRPr="00627A36">
        <w:rPr>
          <w:i/>
        </w:rPr>
        <w:t>Patient positioning in prostate radiotherapy: is prone better than supine?</w:t>
      </w:r>
      <w:r w:rsidRPr="00627A36">
        <w:t xml:space="preserve"> International Journal of Radiation Oncology*Biology*Physics, 2000. </w:t>
      </w:r>
      <w:r w:rsidRPr="00627A36">
        <w:rPr>
          <w:b/>
        </w:rPr>
        <w:t>47</w:t>
      </w:r>
      <w:r w:rsidRPr="00627A36">
        <w:t>(2): p. 365-371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6.</w:t>
      </w:r>
      <w:r w:rsidRPr="00627A36">
        <w:tab/>
        <w:t xml:space="preserve">White, R., F. Foroudi, J. Sia, et al., </w:t>
      </w:r>
      <w:r w:rsidRPr="00627A36">
        <w:rPr>
          <w:i/>
        </w:rPr>
        <w:t>Reduced dose to small bowel with the prone position and a belly board versus the supine position in neoadjuvant 3D conformal radiotherapy for rectal adenocarcinoma.</w:t>
      </w:r>
      <w:r w:rsidRPr="00627A36">
        <w:t xml:space="preserve"> J Med Radiat Sci, 2017. </w:t>
      </w:r>
      <w:r w:rsidRPr="00627A36">
        <w:rPr>
          <w:b/>
        </w:rPr>
        <w:t>64</w:t>
      </w:r>
      <w:r w:rsidRPr="00627A36">
        <w:t>(2): p. 120-124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7.</w:t>
      </w:r>
      <w:r w:rsidRPr="00627A36">
        <w:tab/>
        <w:t xml:space="preserve">Heijkoop, S.T., H. Westerveld, N. Bijker, et al., </w:t>
      </w:r>
      <w:r w:rsidRPr="00627A36">
        <w:rPr>
          <w:i/>
        </w:rPr>
        <w:t>Optimal Patient Positioning (Prone Versus Supine) for VMAT in Gynecologic Cancer: A Dosimetric Study on the Effect of Different Margins.</w:t>
      </w:r>
      <w:r w:rsidRPr="00627A36">
        <w:t xml:space="preserve"> Int J Radiat Oncol Biol Phys, 2016. </w:t>
      </w:r>
      <w:r w:rsidRPr="00627A36">
        <w:rPr>
          <w:b/>
        </w:rPr>
        <w:t>96</w:t>
      </w:r>
      <w:r w:rsidRPr="00627A36">
        <w:t>(2): p. 432-439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8.</w:t>
      </w:r>
      <w:r w:rsidRPr="00627A36">
        <w:tab/>
        <w:t xml:space="preserve">Sawayanagi, S., H. Yamashita, M. Ogita, et al., </w:t>
      </w:r>
      <w:r w:rsidRPr="00627A36">
        <w:rPr>
          <w:i/>
        </w:rPr>
        <w:t>Volumetric and dosimetric comparison of organs at risk between the prone and supine positions in postoperative radiotherapy for prostate cancer.</w:t>
      </w:r>
      <w:r w:rsidRPr="00627A36">
        <w:t xml:space="preserve"> Radiat Oncol, 2018. </w:t>
      </w:r>
      <w:r w:rsidRPr="00627A36">
        <w:rPr>
          <w:b/>
        </w:rPr>
        <w:t>13</w:t>
      </w:r>
      <w:r w:rsidRPr="00627A36">
        <w:t>(1): p. 70.</w:t>
      </w:r>
    </w:p>
    <w:p w:rsidR="00627A36" w:rsidRPr="00627A36" w:rsidRDefault="00627A36" w:rsidP="00627A36">
      <w:pPr>
        <w:pStyle w:val="EndNoteBibliography"/>
        <w:spacing w:after="0"/>
        <w:ind w:left="720" w:hanging="720"/>
      </w:pPr>
      <w:r w:rsidRPr="00627A36">
        <w:t>59.</w:t>
      </w:r>
      <w:r w:rsidRPr="00627A36">
        <w:tab/>
        <w:t xml:space="preserve">Koelbl, O., S. Richter, and M. Flentje, </w:t>
      </w:r>
      <w:r w:rsidRPr="00627A36">
        <w:rPr>
          <w:i/>
        </w:rPr>
        <w:t>Influence of patient positioning on dose-volume histogram and normal tissue complication probability for small bowel and bladder in patients receiving pelvic irradiation:: A prospective study using a 3d planning system and a radiobiological model.</w:t>
      </w:r>
      <w:r w:rsidRPr="00627A36">
        <w:t xml:space="preserve"> International Journal of Radiation Oncology*Biology*Physics, 1999. </w:t>
      </w:r>
      <w:r w:rsidRPr="00627A36">
        <w:rPr>
          <w:b/>
        </w:rPr>
        <w:t>45</w:t>
      </w:r>
      <w:r w:rsidRPr="00627A36">
        <w:t>(5): p. 1193-1198.</w:t>
      </w:r>
    </w:p>
    <w:p w:rsidR="00627A36" w:rsidRPr="00627A36" w:rsidRDefault="00627A36" w:rsidP="00627A36">
      <w:pPr>
        <w:pStyle w:val="EndNoteBibliography"/>
        <w:ind w:left="720" w:hanging="720"/>
      </w:pPr>
      <w:r w:rsidRPr="00627A36">
        <w:t>60.</w:t>
      </w:r>
      <w:r w:rsidRPr="00627A36">
        <w:tab/>
        <w:t xml:space="preserve">Hollenhorst, H., M. Schaffer, M. Romano, et al., </w:t>
      </w:r>
      <w:r w:rsidRPr="00627A36">
        <w:rPr>
          <w:i/>
        </w:rPr>
        <w:t>Optimized radiation of pelvic volumes in the clinical setting by using a novel bellyboard with integrated gonadal shielding.</w:t>
      </w:r>
      <w:r w:rsidRPr="00627A36">
        <w:t xml:space="preserve"> Medical Dosimetry, 2004. </w:t>
      </w:r>
      <w:r w:rsidRPr="00627A36">
        <w:rPr>
          <w:b/>
        </w:rPr>
        <w:t>29</w:t>
      </w:r>
      <w:r w:rsidRPr="00627A36">
        <w:t>(3): p. 173-178.</w:t>
      </w:r>
    </w:p>
    <w:p w:rsidR="008B4576" w:rsidRDefault="008B4576">
      <w:r>
        <w:fldChar w:fldCharType="end"/>
      </w:r>
    </w:p>
    <w:sectPr w:rsidR="008B4576" w:rsidSect="00652BE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73C0F" w:rsidRDefault="00473C0F" w:rsidP="00652BE3">
      <w:pPr>
        <w:spacing w:after="0" w:line="240" w:lineRule="auto"/>
      </w:pPr>
      <w:r>
        <w:separator/>
      </w:r>
    </w:p>
  </w:endnote>
  <w:endnote w:type="continuationSeparator" w:id="0">
    <w:p w:rsidR="00473C0F" w:rsidRDefault="00473C0F" w:rsidP="00652B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73C0F" w:rsidRDefault="00473C0F" w:rsidP="00652BE3">
      <w:pPr>
        <w:spacing w:after="0" w:line="240" w:lineRule="auto"/>
      </w:pPr>
      <w:r>
        <w:separator/>
      </w:r>
    </w:p>
  </w:footnote>
  <w:footnote w:type="continuationSeparator" w:id="0">
    <w:p w:rsidR="00473C0F" w:rsidRDefault="00473C0F" w:rsidP="00652BE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sepfxw9t9evjepvpdpw99yxpzxve59sp9d&quot;&gt;My EndNote Library-Saved-Saved&lt;record-ids&gt;&lt;item&gt;259&lt;/item&gt;&lt;item&gt;266&lt;/item&gt;&lt;item&gt;267&lt;/item&gt;&lt;item&gt;269&lt;/item&gt;&lt;item&gt;271&lt;/item&gt;&lt;item&gt;272&lt;/item&gt;&lt;item&gt;273&lt;/item&gt;&lt;item&gt;274&lt;/item&gt;&lt;item&gt;275&lt;/item&gt;&lt;item&gt;276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2&lt;/item&gt;&lt;item&gt;293&lt;/item&gt;&lt;item&gt;294&lt;/item&gt;&lt;item&gt;295&lt;/item&gt;&lt;item&gt;296&lt;/item&gt;&lt;item&gt;299&lt;/item&gt;&lt;item&gt;300&lt;/item&gt;&lt;item&gt;301&lt;/item&gt;&lt;item&gt;302&lt;/item&gt;&lt;item&gt;303&lt;/item&gt;&lt;item&gt;304&lt;/item&gt;&lt;item&gt;306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2&lt;/item&gt;&lt;item&gt;324&lt;/item&gt;&lt;item&gt;327&lt;/item&gt;&lt;item&gt;329&lt;/item&gt;&lt;item&gt;332&lt;/item&gt;&lt;item&gt;333&lt;/item&gt;&lt;item&gt;335&lt;/item&gt;&lt;item&gt;337&lt;/item&gt;&lt;item&gt;338&lt;/item&gt;&lt;item&gt;339&lt;/item&gt;&lt;item&gt;340&lt;/item&gt;&lt;item&gt;341&lt;/item&gt;&lt;item&gt;342&lt;/item&gt;&lt;item&gt;343&lt;/item&gt;&lt;item&gt;365&lt;/item&gt;&lt;item&gt;366&lt;/item&gt;&lt;/record-ids&gt;&lt;/item&gt;&lt;/Libraries&gt;"/>
  </w:docVars>
  <w:rsids>
    <w:rsidRoot w:val="00652BE3"/>
    <w:rsid w:val="00053B55"/>
    <w:rsid w:val="00293D53"/>
    <w:rsid w:val="00402CD6"/>
    <w:rsid w:val="00473C0F"/>
    <w:rsid w:val="004C716D"/>
    <w:rsid w:val="00627A36"/>
    <w:rsid w:val="00652BE3"/>
    <w:rsid w:val="00753B51"/>
    <w:rsid w:val="00762872"/>
    <w:rsid w:val="007E2A30"/>
    <w:rsid w:val="008B4576"/>
    <w:rsid w:val="008C56F1"/>
    <w:rsid w:val="00BE4319"/>
    <w:rsid w:val="00E94A17"/>
    <w:rsid w:val="00EE7F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287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6287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52B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652BE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2BE3"/>
  </w:style>
  <w:style w:type="paragraph" w:styleId="Footer">
    <w:name w:val="footer"/>
    <w:basedOn w:val="Normal"/>
    <w:link w:val="FooterChar"/>
    <w:uiPriority w:val="99"/>
    <w:unhideWhenUsed/>
    <w:rsid w:val="00652BE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2BE3"/>
  </w:style>
  <w:style w:type="paragraph" w:customStyle="1" w:styleId="EndNoteBibliographyTitle">
    <w:name w:val="EndNote Bibliography Title"/>
    <w:basedOn w:val="Normal"/>
    <w:link w:val="EndNoteBibliographyTitleChar"/>
    <w:rsid w:val="008B457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457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457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4576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62872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62872"/>
    <w:rPr>
      <w:rFonts w:asciiTheme="majorHAnsi" w:eastAsiaTheme="majorEastAsia" w:hAnsiTheme="majorHAnsi" w:cstheme="majorBidi"/>
      <w:b/>
      <w:bCs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287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6287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52B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652BE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2BE3"/>
  </w:style>
  <w:style w:type="paragraph" w:styleId="Footer">
    <w:name w:val="footer"/>
    <w:basedOn w:val="Normal"/>
    <w:link w:val="FooterChar"/>
    <w:uiPriority w:val="99"/>
    <w:unhideWhenUsed/>
    <w:rsid w:val="00652BE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2BE3"/>
  </w:style>
  <w:style w:type="paragraph" w:customStyle="1" w:styleId="EndNoteBibliographyTitle">
    <w:name w:val="EndNote Bibliography Title"/>
    <w:basedOn w:val="Normal"/>
    <w:link w:val="EndNoteBibliographyTitleChar"/>
    <w:rsid w:val="008B457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457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457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4576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62872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62872"/>
    <w:rPr>
      <w:rFonts w:asciiTheme="majorHAnsi" w:eastAsiaTheme="majorEastAsia" w:hAnsiTheme="majorHAnsi" w:cstheme="majorBidi"/>
      <w:b/>
      <w:bCs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367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9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6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63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12167</Words>
  <Characters>69357</Characters>
  <Application>Microsoft Office Word</Application>
  <DocSecurity>0</DocSecurity>
  <Lines>577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eeds Teaching Hospitals</Company>
  <LinksUpToDate>false</LinksUpToDate>
  <CharactersWithSpaces>813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nbar Slevin</dc:creator>
  <cp:lastModifiedBy>Finbar Slevin</cp:lastModifiedBy>
  <cp:revision>2</cp:revision>
  <dcterms:created xsi:type="dcterms:W3CDTF">2019-06-24T10:58:00Z</dcterms:created>
  <dcterms:modified xsi:type="dcterms:W3CDTF">2019-06-24T10:58:00Z</dcterms:modified>
</cp:coreProperties>
</file>